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DD745" w14:textId="50CE357D" w:rsidR="00E0556D" w:rsidRPr="00031BCD" w:rsidRDefault="00D76D8C" w:rsidP="005F73F7">
      <w:pPr>
        <w:jc w:val="center"/>
        <w:rPr>
          <w:rFonts w:ascii="Times New Roman" w:hAnsi="Times New Roman" w:cs="Times New Roman"/>
          <w:b/>
          <w:bCs/>
          <w:color w:val="000000" w:themeColor="text1"/>
          <w:sz w:val="48"/>
          <w:szCs w:val="48"/>
        </w:rPr>
      </w:pPr>
      <w:r>
        <w:rPr>
          <w:rFonts w:ascii="Times New Roman" w:hAnsi="Times New Roman" w:cs="Times New Roman"/>
          <w:b/>
          <w:bCs/>
          <w:color w:val="000000" w:themeColor="text1"/>
          <w:sz w:val="48"/>
          <w:szCs w:val="48"/>
        </w:rPr>
        <w:t>Recent T</w:t>
      </w:r>
      <w:r w:rsidR="00E0556D" w:rsidRPr="00031BCD">
        <w:rPr>
          <w:rFonts w:ascii="Times New Roman" w:hAnsi="Times New Roman" w:cs="Times New Roman"/>
          <w:b/>
          <w:bCs/>
          <w:color w:val="000000" w:themeColor="text1"/>
          <w:sz w:val="48"/>
          <w:szCs w:val="48"/>
        </w:rPr>
        <w:t xml:space="preserve">rends in </w:t>
      </w:r>
      <w:r w:rsidR="00C068BF" w:rsidRPr="00031BCD">
        <w:rPr>
          <w:rFonts w:ascii="Times New Roman" w:hAnsi="Times New Roman" w:cs="Times New Roman"/>
          <w:b/>
          <w:bCs/>
          <w:color w:val="000000" w:themeColor="text1"/>
          <w:sz w:val="48"/>
          <w:szCs w:val="48"/>
        </w:rPr>
        <w:t xml:space="preserve">Artificial Intelligence and </w:t>
      </w:r>
      <w:proofErr w:type="spellStart"/>
      <w:r w:rsidR="00D36516" w:rsidRPr="00031BCD">
        <w:rPr>
          <w:rFonts w:ascii="Times New Roman" w:hAnsi="Times New Roman" w:cs="Times New Roman"/>
          <w:b/>
          <w:bCs/>
          <w:color w:val="000000" w:themeColor="text1"/>
          <w:sz w:val="48"/>
          <w:szCs w:val="48"/>
        </w:rPr>
        <w:t>IoT</w:t>
      </w:r>
      <w:proofErr w:type="spellEnd"/>
      <w:r w:rsidR="00D36516" w:rsidRPr="00031BCD">
        <w:rPr>
          <w:rFonts w:ascii="Times New Roman" w:hAnsi="Times New Roman" w:cs="Times New Roman"/>
          <w:b/>
          <w:bCs/>
          <w:color w:val="000000" w:themeColor="text1"/>
          <w:sz w:val="48"/>
          <w:szCs w:val="48"/>
        </w:rPr>
        <w:t xml:space="preserve"> based </w:t>
      </w:r>
      <w:r w:rsidR="00E0556D" w:rsidRPr="00031BCD">
        <w:rPr>
          <w:rFonts w:ascii="Times New Roman" w:hAnsi="Times New Roman" w:cs="Times New Roman"/>
          <w:b/>
          <w:bCs/>
          <w:color w:val="000000" w:themeColor="text1"/>
          <w:sz w:val="48"/>
          <w:szCs w:val="48"/>
        </w:rPr>
        <w:t>Air Quality Monitoring System – A Review</w:t>
      </w:r>
    </w:p>
    <w:p w14:paraId="48844B9E" w14:textId="53C88EA4" w:rsidR="00837F4D" w:rsidRDefault="00C068BF" w:rsidP="006A6FDD">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S. G. </w:t>
      </w:r>
      <w:proofErr w:type="spellStart"/>
      <w:r>
        <w:rPr>
          <w:rFonts w:ascii="Times New Roman" w:hAnsi="Times New Roman" w:cs="Times New Roman"/>
          <w:b/>
          <w:bCs/>
          <w:color w:val="000000" w:themeColor="text1"/>
          <w:sz w:val="24"/>
          <w:szCs w:val="24"/>
        </w:rPr>
        <w:t>Karad</w:t>
      </w:r>
      <w:proofErr w:type="spellEnd"/>
      <w:r>
        <w:rPr>
          <w:rFonts w:ascii="Times New Roman" w:hAnsi="Times New Roman" w:cs="Times New Roman"/>
          <w:b/>
          <w:bCs/>
          <w:color w:val="000000" w:themeColor="text1"/>
          <w:sz w:val="24"/>
          <w:szCs w:val="24"/>
        </w:rPr>
        <w:t xml:space="preserve">            Dr. D. S. </w:t>
      </w:r>
      <w:proofErr w:type="spellStart"/>
      <w:r>
        <w:rPr>
          <w:rFonts w:ascii="Times New Roman" w:hAnsi="Times New Roman" w:cs="Times New Roman"/>
          <w:b/>
          <w:bCs/>
          <w:color w:val="000000" w:themeColor="text1"/>
          <w:sz w:val="24"/>
          <w:szCs w:val="24"/>
        </w:rPr>
        <w:t>Karanjkar</w:t>
      </w:r>
      <w:proofErr w:type="spellEnd"/>
      <w:r>
        <w:rPr>
          <w:rFonts w:ascii="Times New Roman" w:hAnsi="Times New Roman" w:cs="Times New Roman"/>
          <w:b/>
          <w:bCs/>
          <w:color w:val="000000" w:themeColor="text1"/>
          <w:sz w:val="24"/>
          <w:szCs w:val="24"/>
        </w:rPr>
        <w:t xml:space="preserve">            S. G. </w:t>
      </w:r>
      <w:proofErr w:type="spellStart"/>
      <w:r>
        <w:rPr>
          <w:rFonts w:ascii="Times New Roman" w:hAnsi="Times New Roman" w:cs="Times New Roman"/>
          <w:b/>
          <w:bCs/>
          <w:color w:val="000000" w:themeColor="text1"/>
          <w:sz w:val="24"/>
          <w:szCs w:val="24"/>
        </w:rPr>
        <w:t>Hingmire</w:t>
      </w:r>
      <w:proofErr w:type="spellEnd"/>
      <w:r>
        <w:rPr>
          <w:rFonts w:ascii="Times New Roman" w:hAnsi="Times New Roman" w:cs="Times New Roman"/>
          <w:b/>
          <w:bCs/>
          <w:color w:val="000000" w:themeColor="text1"/>
          <w:sz w:val="24"/>
          <w:szCs w:val="24"/>
        </w:rPr>
        <w:t xml:space="preserve">            S. S. Swami</w:t>
      </w:r>
    </w:p>
    <w:p w14:paraId="50151B65" w14:textId="3E8A8821" w:rsidR="006A6FDD" w:rsidRPr="006A6FDD" w:rsidRDefault="006A6FDD" w:rsidP="006A6FDD">
      <w:pPr>
        <w:jc w:val="center"/>
        <w:rPr>
          <w:rFonts w:ascii="Times New Roman" w:hAnsi="Times New Roman" w:cs="Times New Roman"/>
          <w:b/>
          <w:bCs/>
          <w:color w:val="000000" w:themeColor="text1"/>
          <w:sz w:val="20"/>
          <w:szCs w:val="20"/>
        </w:rPr>
      </w:pPr>
      <w:r w:rsidRPr="006A6FDD">
        <w:rPr>
          <w:rFonts w:ascii="Times New Roman" w:hAnsi="Times New Roman" w:cs="Times New Roman"/>
          <w:b/>
          <w:bCs/>
          <w:color w:val="000000" w:themeColor="text1"/>
          <w:sz w:val="20"/>
          <w:szCs w:val="20"/>
        </w:rPr>
        <w:t xml:space="preserve">Dr. </w:t>
      </w:r>
      <w:proofErr w:type="spellStart"/>
      <w:r w:rsidRPr="006A6FDD">
        <w:rPr>
          <w:rFonts w:ascii="Times New Roman" w:hAnsi="Times New Roman" w:cs="Times New Roman"/>
          <w:b/>
          <w:bCs/>
          <w:color w:val="000000" w:themeColor="text1"/>
          <w:sz w:val="20"/>
          <w:szCs w:val="20"/>
        </w:rPr>
        <w:t>Babasaheb</w:t>
      </w:r>
      <w:proofErr w:type="spellEnd"/>
      <w:r w:rsidRPr="006A6FDD">
        <w:rPr>
          <w:rFonts w:ascii="Times New Roman" w:hAnsi="Times New Roman" w:cs="Times New Roman"/>
          <w:b/>
          <w:bCs/>
          <w:color w:val="000000" w:themeColor="text1"/>
          <w:sz w:val="20"/>
          <w:szCs w:val="20"/>
        </w:rPr>
        <w:t xml:space="preserve"> </w:t>
      </w:r>
      <w:proofErr w:type="spellStart"/>
      <w:r w:rsidRPr="006A6FDD">
        <w:rPr>
          <w:rFonts w:ascii="Times New Roman" w:hAnsi="Times New Roman" w:cs="Times New Roman"/>
          <w:b/>
          <w:bCs/>
          <w:color w:val="000000" w:themeColor="text1"/>
          <w:sz w:val="20"/>
          <w:szCs w:val="20"/>
        </w:rPr>
        <w:t>Ambedkar</w:t>
      </w:r>
      <w:proofErr w:type="spellEnd"/>
      <w:r w:rsidRPr="006A6FDD">
        <w:rPr>
          <w:rFonts w:ascii="Times New Roman" w:hAnsi="Times New Roman" w:cs="Times New Roman"/>
          <w:b/>
          <w:bCs/>
          <w:color w:val="000000" w:themeColor="text1"/>
          <w:sz w:val="20"/>
          <w:szCs w:val="20"/>
        </w:rPr>
        <w:t xml:space="preserve"> Technological University, </w:t>
      </w:r>
      <w:proofErr w:type="spellStart"/>
      <w:r w:rsidRPr="006A6FDD">
        <w:rPr>
          <w:rFonts w:ascii="Times New Roman" w:hAnsi="Times New Roman" w:cs="Times New Roman"/>
          <w:b/>
          <w:bCs/>
          <w:color w:val="000000" w:themeColor="text1"/>
          <w:sz w:val="20"/>
          <w:szCs w:val="20"/>
        </w:rPr>
        <w:t>Lonere</w:t>
      </w:r>
      <w:proofErr w:type="spellEnd"/>
      <w:r w:rsidRPr="006A6FDD">
        <w:rPr>
          <w:rFonts w:ascii="Times New Roman" w:hAnsi="Times New Roman" w:cs="Times New Roman"/>
          <w:b/>
          <w:bCs/>
          <w:color w:val="000000" w:themeColor="text1"/>
          <w:sz w:val="20"/>
          <w:szCs w:val="20"/>
        </w:rPr>
        <w:t>, Raigad, Maharashtra</w:t>
      </w:r>
    </w:p>
    <w:p w14:paraId="2D83CE34" w14:textId="77777777" w:rsidR="001E2BFB" w:rsidRDefault="001E2BFB" w:rsidP="00837F4D">
      <w:pPr>
        <w:rPr>
          <w:rFonts w:ascii="Times New Roman" w:hAnsi="Times New Roman" w:cs="Times New Roman"/>
          <w:b/>
          <w:bCs/>
          <w:color w:val="000000" w:themeColor="text1"/>
          <w:sz w:val="24"/>
          <w:szCs w:val="24"/>
        </w:rPr>
      </w:pPr>
    </w:p>
    <w:p w14:paraId="5366E02A" w14:textId="5375CA17" w:rsidR="000E7841" w:rsidRPr="001E2BFB" w:rsidRDefault="008902F4" w:rsidP="008902F4">
      <w:pPr>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ABSTRACT</w:t>
      </w:r>
    </w:p>
    <w:p w14:paraId="279B6672" w14:textId="77777777" w:rsidR="006230CC" w:rsidRPr="001E2BFB" w:rsidRDefault="006230CC" w:rsidP="00D663A2">
      <w:pPr>
        <w:spacing w:before="100" w:beforeAutospacing="1" w:after="100" w:afterAutospacing="1" w:line="240" w:lineRule="auto"/>
        <w:jc w:val="both"/>
        <w:rPr>
          <w:rFonts w:ascii="Times New Roman" w:eastAsia="Times New Roman" w:hAnsi="Times New Roman" w:cs="Times New Roman"/>
          <w:b/>
          <w:bCs/>
          <w:sz w:val="20"/>
          <w:szCs w:val="20"/>
          <w:lang w:val="en-GB" w:eastAsia="en-GB" w:bidi="mr-IN"/>
        </w:rPr>
      </w:pPr>
      <w:r w:rsidRPr="001E2BFB">
        <w:rPr>
          <w:rFonts w:ascii="Times New Roman" w:hAnsi="Times New Roman" w:cs="Times New Roman"/>
          <w:sz w:val="20"/>
          <w:szCs w:val="20"/>
        </w:rPr>
        <w:t>Systems for monitoring air quality are essential for determining and controlling the effects of air pollution on the environment and human health. The significance of air quality monitoring and the many technologies used for it are discussed in this study. It goes over the need of keeping an eye on air pollutants such particulate matter, gases, and volatile organic compounds as well as their consequences on ecosystems and human health. The study examines current developments in artificial intelligence (AI) and Internet of Things (</w:t>
      </w:r>
      <w:proofErr w:type="spellStart"/>
      <w:r w:rsidRPr="001E2BFB">
        <w:rPr>
          <w:rFonts w:ascii="Times New Roman" w:hAnsi="Times New Roman" w:cs="Times New Roman"/>
          <w:sz w:val="20"/>
          <w:szCs w:val="20"/>
        </w:rPr>
        <w:t>IoT</w:t>
      </w:r>
      <w:proofErr w:type="spellEnd"/>
      <w:r w:rsidRPr="001E2BFB">
        <w:rPr>
          <w:rFonts w:ascii="Times New Roman" w:hAnsi="Times New Roman" w:cs="Times New Roman"/>
          <w:sz w:val="20"/>
          <w:szCs w:val="20"/>
        </w:rPr>
        <w:t>) based air quality monitoring devices. The need of reliable and accurate air quality monitoring systems is emphasised in the paper's conclusion in order to ensure effective pollution management methods, sustainable development, and community well-being.</w:t>
      </w:r>
    </w:p>
    <w:p w14:paraId="088DAF9E" w14:textId="0EA9288E" w:rsidR="00A05FB3" w:rsidRPr="001E2BFB" w:rsidRDefault="008902F4" w:rsidP="008902F4">
      <w:pPr>
        <w:pStyle w:val="ListParagraph"/>
        <w:numPr>
          <w:ilvl w:val="0"/>
          <w:numId w:val="15"/>
        </w:numPr>
        <w:spacing w:before="100" w:beforeAutospacing="1" w:after="100" w:afterAutospacing="1" w:line="240" w:lineRule="auto"/>
        <w:jc w:val="center"/>
        <w:rPr>
          <w:rFonts w:ascii="Times New Roman" w:eastAsia="Times New Roman" w:hAnsi="Times New Roman" w:cs="Times New Roman"/>
          <w:b/>
          <w:bCs/>
          <w:sz w:val="20"/>
          <w:szCs w:val="20"/>
          <w:lang w:val="en-GB" w:eastAsia="en-GB" w:bidi="mr-IN"/>
        </w:rPr>
      </w:pPr>
      <w:r w:rsidRPr="001E2BFB">
        <w:rPr>
          <w:rFonts w:ascii="Times New Roman" w:eastAsia="Times New Roman" w:hAnsi="Times New Roman" w:cs="Times New Roman"/>
          <w:b/>
          <w:bCs/>
          <w:sz w:val="20"/>
          <w:szCs w:val="20"/>
          <w:lang w:val="en-GB" w:eastAsia="en-GB" w:bidi="mr-IN"/>
        </w:rPr>
        <w:t>INTRODUCTION</w:t>
      </w:r>
    </w:p>
    <w:p w14:paraId="592F629F" w14:textId="77777777" w:rsidR="003A0151" w:rsidRPr="001E2BFB" w:rsidRDefault="003A0151" w:rsidP="003A0151">
      <w:pPr>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Due to its adverse impact on human health, the environment, and general quality of life, air pollution is an increasing global concern. Numerous pollutants have been released into the atmosphere as a result of rapid industrialisation, urbanisation, and increased vehicle emissions, posing serious hazards to human health and ecosystems. As a result, there is a critical need for efficient air quality monitoring devices.</w:t>
      </w:r>
    </w:p>
    <w:p w14:paraId="4578EAC1" w14:textId="77777777" w:rsidR="0076171B" w:rsidRDefault="0076171B"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76171B">
        <w:rPr>
          <w:rFonts w:ascii="Times New Roman" w:eastAsia="Times New Roman" w:hAnsi="Times New Roman" w:cs="Times New Roman"/>
          <w:sz w:val="20"/>
          <w:szCs w:val="20"/>
          <w:lang w:val="en-GB" w:eastAsia="en-GB" w:bidi="mr-IN"/>
        </w:rPr>
        <w:t xml:space="preserve">Air pollution has grown to be one of the biggest issues because of the number of cars on the road today, as well as the consequences of industry and urbanisation. An air quality indicator that may be frequently utilised is the Air Excellence Guide (AEG). Air pollutants including CO and NO2 molecules that are harmful to the environment and human health make up the computation and basis of the Air Quality Indicator (AQI). The Air Quality Indicator's range might offer the finest representation of a particular air unused matter at any given time. </w:t>
      </w:r>
    </w:p>
    <w:p w14:paraId="0CCF910F" w14:textId="4139121E" w:rsidR="00D663A2" w:rsidRPr="001E2BFB" w:rsidRDefault="00D663A2"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The assessment and management of air pollution levels, the identification of pollution sources, and the development of effective mitigation methods all depend heavily on air quality monitoring systems. These systems offer useful information on the levels of contaminants, their distribution over space and time, and any potential effects they may have on the environment and human health. Policymakers and authorities can protect the public's health, uphold legal requirements, and encourage sustainable development by keeping an eye on the air quality and using that information to inform their decisions.</w:t>
      </w:r>
    </w:p>
    <w:p w14:paraId="1F161951" w14:textId="77777777" w:rsidR="00D663A2" w:rsidRPr="001E2BFB" w:rsidRDefault="00D663A2"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Their variety and detrimental impacts serve as a reminder of the significance of monitoring air pollution. Fine particles suspended in the air, known as particulate matter (PM), can enter the respiratory system deeply and cause cardiovascular and respiratory disorders. Gaseous pollutants, including ozone (O3), nitrogen dioxide (NO2), and sulphur dioxide (SO2), can cause smog and have serious effects on respiratory health. Including eye and throat discomfort, nausea, and even cancer, volatile organic compounds (VOCs) released by industrial processes and automobile exhaust can have both immediate and long-term health impacts.</w:t>
      </w:r>
    </w:p>
    <w:p w14:paraId="0C9D8371" w14:textId="77777777" w:rsidR="00D663A2" w:rsidRPr="001E2BFB" w:rsidRDefault="00D663A2"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Systems for monitoring the quality of the air are essential for regulatory compliance as well as protecting human health. To safeguard the environment and the general public's health, governments and environmental organisations set air quality guidelines. Monitoring makes it possible to evaluate whether these requirements are being followed, allowing policymakers to take the appropriate action to lower pollution levels. This guarantees that businesses, transportation networks, and other sources of pollution abide by the established restrictions and implement the necessary pollution control methods.</w:t>
      </w:r>
    </w:p>
    <w:p w14:paraId="5C5621AF" w14:textId="77777777" w:rsidR="00D663A2" w:rsidRPr="001E2BFB" w:rsidRDefault="00D663A2"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In addition, air quality monitoring is necessary for infrastructure development and urban planning. Urban planners can identify regions with low air quality and evaluate the efficacy of pollution mitigation strategies by analysing air quality data. This knowledge can help to prioritise initiatives like increasing green spaces, putting in place effective transportation networks, and designing sustainable cities.</w:t>
      </w:r>
    </w:p>
    <w:p w14:paraId="4035C202" w14:textId="77777777" w:rsidR="00D663A2" w:rsidRPr="001E2BFB" w:rsidRDefault="00D663A2"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Systems for monitoring air quality help scientists gain a better knowledge of the trends, patterns, and effects of air pollution. Researchers examine monitoring data to determine the efficacy of pollution control measures, research the long-term impacts of exposure to pollutants, and create cutting-edge models for forecasting changes in air quality. The creation of evidence-based policies and strategies for efficient pollution management is supported by this information.</w:t>
      </w:r>
    </w:p>
    <w:p w14:paraId="181A69D1" w14:textId="453C966C" w:rsidR="00837F4D" w:rsidRPr="001E2BFB" w:rsidRDefault="00201C85" w:rsidP="001E2BFB">
      <w:pPr>
        <w:spacing w:before="100" w:beforeAutospacing="1" w:after="100" w:afterAutospacing="1" w:line="240" w:lineRule="auto"/>
        <w:ind w:firstLine="360"/>
        <w:jc w:val="both"/>
        <w:rPr>
          <w:rFonts w:ascii="Times New Roman" w:eastAsia="Times New Roman" w:hAnsi="Times New Roman" w:cs="Times New Roman"/>
          <w:sz w:val="20"/>
          <w:szCs w:val="20"/>
          <w:lang w:val="en-GB" w:eastAsia="en-GB" w:bidi="mr-IN"/>
        </w:rPr>
      </w:pPr>
      <w:r w:rsidRPr="001E2BFB">
        <w:rPr>
          <w:rFonts w:ascii="Times New Roman" w:eastAsia="Times New Roman" w:hAnsi="Times New Roman" w:cs="Times New Roman"/>
          <w:sz w:val="20"/>
          <w:szCs w:val="20"/>
          <w:lang w:val="en-GB" w:eastAsia="en-GB" w:bidi="mr-IN"/>
        </w:rPr>
        <w:t>This chapter</w:t>
      </w:r>
      <w:r w:rsidR="00837F4D" w:rsidRPr="001E2BFB">
        <w:rPr>
          <w:rFonts w:ascii="Times New Roman" w:eastAsia="Times New Roman" w:hAnsi="Times New Roman" w:cs="Times New Roman"/>
          <w:sz w:val="20"/>
          <w:szCs w:val="20"/>
          <w:lang w:val="en-GB" w:eastAsia="en-GB" w:bidi="mr-IN"/>
        </w:rPr>
        <w:t xml:space="preserve"> </w:t>
      </w:r>
      <w:r w:rsidR="009D7D81" w:rsidRPr="001E2BFB">
        <w:rPr>
          <w:rFonts w:ascii="Times New Roman" w:eastAsia="Times New Roman" w:hAnsi="Times New Roman" w:cs="Times New Roman"/>
          <w:sz w:val="20"/>
          <w:szCs w:val="20"/>
          <w:lang w:val="en-GB" w:eastAsia="en-GB" w:bidi="mr-IN"/>
        </w:rPr>
        <w:t>aims to provide a</w:t>
      </w:r>
      <w:r w:rsidR="00D663A2" w:rsidRPr="001E2BFB">
        <w:rPr>
          <w:rFonts w:ascii="Times New Roman" w:eastAsia="Times New Roman" w:hAnsi="Times New Roman" w:cs="Times New Roman"/>
          <w:sz w:val="20"/>
          <w:szCs w:val="20"/>
          <w:lang w:val="en-GB" w:eastAsia="en-GB" w:bidi="mr-IN"/>
        </w:rPr>
        <w:t>n</w:t>
      </w:r>
      <w:r w:rsidR="009D7D81" w:rsidRPr="001E2BFB">
        <w:rPr>
          <w:rFonts w:ascii="Times New Roman" w:eastAsia="Times New Roman" w:hAnsi="Times New Roman" w:cs="Times New Roman"/>
          <w:sz w:val="20"/>
          <w:szCs w:val="20"/>
          <w:lang w:val="en-GB" w:eastAsia="en-GB" w:bidi="mr-IN"/>
        </w:rPr>
        <w:t xml:space="preserve"> </w:t>
      </w:r>
      <w:r w:rsidR="00837F4D" w:rsidRPr="001E2BFB">
        <w:rPr>
          <w:rFonts w:ascii="Times New Roman" w:eastAsia="Times New Roman" w:hAnsi="Times New Roman" w:cs="Times New Roman"/>
          <w:sz w:val="20"/>
          <w:szCs w:val="20"/>
          <w:lang w:val="en-GB" w:eastAsia="en-GB" w:bidi="mr-IN"/>
        </w:rPr>
        <w:t xml:space="preserve">overview of air quality monitoring systems. It will discuss the </w:t>
      </w:r>
      <w:proofErr w:type="spellStart"/>
      <w:r w:rsidR="009D7D81" w:rsidRPr="001E2BFB">
        <w:rPr>
          <w:rFonts w:ascii="Times New Roman" w:eastAsia="Times New Roman" w:hAnsi="Times New Roman" w:cs="Times New Roman"/>
          <w:sz w:val="20"/>
          <w:szCs w:val="20"/>
          <w:lang w:val="en-GB" w:eastAsia="en-GB" w:bidi="mr-IN"/>
        </w:rPr>
        <w:t>IoT</w:t>
      </w:r>
      <w:proofErr w:type="spellEnd"/>
      <w:r w:rsidR="009D7D81" w:rsidRPr="001E2BFB">
        <w:rPr>
          <w:rFonts w:ascii="Times New Roman" w:eastAsia="Times New Roman" w:hAnsi="Times New Roman" w:cs="Times New Roman"/>
          <w:sz w:val="20"/>
          <w:szCs w:val="20"/>
          <w:lang w:val="en-GB" w:eastAsia="en-GB" w:bidi="mr-IN"/>
        </w:rPr>
        <w:t xml:space="preserve">, AI and Arduino based </w:t>
      </w:r>
      <w:r w:rsidR="00837F4D" w:rsidRPr="001E2BFB">
        <w:rPr>
          <w:rFonts w:ascii="Times New Roman" w:eastAsia="Times New Roman" w:hAnsi="Times New Roman" w:cs="Times New Roman"/>
          <w:sz w:val="20"/>
          <w:szCs w:val="20"/>
          <w:lang w:val="en-GB" w:eastAsia="en-GB" w:bidi="mr-IN"/>
        </w:rPr>
        <w:t>monitoring systems</w:t>
      </w:r>
      <w:r w:rsidR="009D7D81" w:rsidRPr="001E2BFB">
        <w:rPr>
          <w:rFonts w:ascii="Times New Roman" w:eastAsia="Times New Roman" w:hAnsi="Times New Roman" w:cs="Times New Roman"/>
          <w:sz w:val="20"/>
          <w:szCs w:val="20"/>
          <w:lang w:val="en-GB" w:eastAsia="en-GB" w:bidi="mr-IN"/>
        </w:rPr>
        <w:t xml:space="preserve">. </w:t>
      </w:r>
      <w:r w:rsidR="00D663A2" w:rsidRPr="001E2BFB">
        <w:rPr>
          <w:rFonts w:ascii="Times New Roman" w:eastAsia="Times New Roman" w:hAnsi="Times New Roman" w:cs="Times New Roman"/>
          <w:sz w:val="20"/>
          <w:szCs w:val="20"/>
          <w:lang w:val="en-GB" w:eastAsia="en-GB" w:bidi="mr-IN"/>
        </w:rPr>
        <w:t xml:space="preserve">Section </w:t>
      </w:r>
      <w:r w:rsidRPr="001E2BFB">
        <w:rPr>
          <w:rFonts w:ascii="Times New Roman" w:eastAsia="Times New Roman" w:hAnsi="Times New Roman" w:cs="Times New Roman"/>
          <w:sz w:val="20"/>
          <w:szCs w:val="20"/>
          <w:lang w:val="en-GB" w:eastAsia="en-GB" w:bidi="mr-IN"/>
        </w:rPr>
        <w:t>2 of the chapter</w:t>
      </w:r>
      <w:r w:rsidR="00D663A2" w:rsidRPr="001E2BFB">
        <w:rPr>
          <w:rFonts w:ascii="Times New Roman" w:eastAsia="Times New Roman" w:hAnsi="Times New Roman" w:cs="Times New Roman"/>
          <w:sz w:val="20"/>
          <w:szCs w:val="20"/>
          <w:lang w:val="en-GB" w:eastAsia="en-GB" w:bidi="mr-IN"/>
        </w:rPr>
        <w:t xml:space="preserve"> discuss important components of air </w:t>
      </w:r>
      <w:r w:rsidR="001424A6" w:rsidRPr="001E2BFB">
        <w:rPr>
          <w:rFonts w:ascii="Times New Roman" w:eastAsia="Times New Roman" w:hAnsi="Times New Roman" w:cs="Times New Roman"/>
          <w:sz w:val="20"/>
          <w:szCs w:val="20"/>
          <w:lang w:val="en-GB" w:eastAsia="en-GB" w:bidi="mr-IN"/>
        </w:rPr>
        <w:t>quality</w:t>
      </w:r>
      <w:r w:rsidR="00D663A2" w:rsidRPr="001E2BFB">
        <w:rPr>
          <w:rFonts w:ascii="Times New Roman" w:eastAsia="Times New Roman" w:hAnsi="Times New Roman" w:cs="Times New Roman"/>
          <w:sz w:val="20"/>
          <w:szCs w:val="20"/>
          <w:lang w:val="en-GB" w:eastAsia="en-GB" w:bidi="mr-IN"/>
        </w:rPr>
        <w:t xml:space="preserve"> measurement </w:t>
      </w:r>
      <w:r w:rsidR="001424A6" w:rsidRPr="001E2BFB">
        <w:rPr>
          <w:rFonts w:ascii="Times New Roman" w:eastAsia="Times New Roman" w:hAnsi="Times New Roman" w:cs="Times New Roman"/>
          <w:sz w:val="20"/>
          <w:szCs w:val="20"/>
          <w:lang w:val="en-GB" w:eastAsia="en-GB" w:bidi="mr-IN"/>
        </w:rPr>
        <w:t xml:space="preserve">system. Various air quality </w:t>
      </w:r>
      <w:r w:rsidR="001424A6" w:rsidRPr="001E2BFB">
        <w:rPr>
          <w:rFonts w:ascii="Times New Roman" w:eastAsia="Times New Roman" w:hAnsi="Times New Roman" w:cs="Times New Roman"/>
          <w:sz w:val="20"/>
          <w:szCs w:val="20"/>
          <w:lang w:val="en-GB" w:eastAsia="en-GB" w:bidi="mr-IN"/>
        </w:rPr>
        <w:lastRenderedPageBreak/>
        <w:t>parameters are dis</w:t>
      </w:r>
      <w:r w:rsidRPr="001E2BFB">
        <w:rPr>
          <w:rFonts w:ascii="Times New Roman" w:eastAsia="Times New Roman" w:hAnsi="Times New Roman" w:cs="Times New Roman"/>
          <w:sz w:val="20"/>
          <w:szCs w:val="20"/>
          <w:lang w:val="en-GB" w:eastAsia="en-GB" w:bidi="mr-IN"/>
        </w:rPr>
        <w:t>cussed in section 3 of this chapter</w:t>
      </w:r>
      <w:r w:rsidR="001424A6" w:rsidRPr="001E2BFB">
        <w:rPr>
          <w:rFonts w:ascii="Times New Roman" w:eastAsia="Times New Roman" w:hAnsi="Times New Roman" w:cs="Times New Roman"/>
          <w:sz w:val="20"/>
          <w:szCs w:val="20"/>
          <w:lang w:val="en-GB" w:eastAsia="en-GB" w:bidi="mr-IN"/>
        </w:rPr>
        <w:t xml:space="preserve">. </w:t>
      </w:r>
      <w:proofErr w:type="spellStart"/>
      <w:r w:rsidR="001424A6" w:rsidRPr="001E2BFB">
        <w:rPr>
          <w:rFonts w:ascii="Times New Roman" w:eastAsia="Times New Roman" w:hAnsi="Times New Roman" w:cs="Times New Roman"/>
          <w:sz w:val="20"/>
          <w:szCs w:val="20"/>
          <w:lang w:val="en-GB" w:eastAsia="en-GB" w:bidi="mr-IN"/>
        </w:rPr>
        <w:t>IoT</w:t>
      </w:r>
      <w:proofErr w:type="spellEnd"/>
      <w:r w:rsidR="001424A6" w:rsidRPr="001E2BFB">
        <w:rPr>
          <w:rFonts w:ascii="Times New Roman" w:eastAsia="Times New Roman" w:hAnsi="Times New Roman" w:cs="Times New Roman"/>
          <w:sz w:val="20"/>
          <w:szCs w:val="20"/>
          <w:lang w:val="en-GB" w:eastAsia="en-GB" w:bidi="mr-IN"/>
        </w:rPr>
        <w:t xml:space="preserve"> based </w:t>
      </w:r>
      <w:r w:rsidR="001424A6" w:rsidRPr="001E2BFB">
        <w:rPr>
          <w:rFonts w:ascii="Times New Roman" w:hAnsi="Times New Roman" w:cs="Times New Roman"/>
          <w:color w:val="000000" w:themeColor="text1"/>
          <w:sz w:val="20"/>
          <w:szCs w:val="20"/>
        </w:rPr>
        <w:t>Air Quality Monitoring System</w:t>
      </w:r>
      <w:r w:rsidR="001424A6" w:rsidRPr="001E2BFB">
        <w:rPr>
          <w:rFonts w:ascii="Times New Roman" w:eastAsia="Times New Roman" w:hAnsi="Times New Roman" w:cs="Times New Roman"/>
          <w:sz w:val="20"/>
          <w:szCs w:val="20"/>
          <w:lang w:val="en-GB" w:eastAsia="en-GB" w:bidi="mr-IN"/>
        </w:rPr>
        <w:t xml:space="preserve"> (A</w:t>
      </w:r>
      <w:r w:rsidR="001424A6" w:rsidRPr="001E2BFB">
        <w:rPr>
          <w:rFonts w:ascii="Times New Roman" w:hAnsi="Times New Roman" w:cs="Times New Roman"/>
          <w:color w:val="000000" w:themeColor="text1"/>
          <w:sz w:val="20"/>
          <w:szCs w:val="20"/>
        </w:rPr>
        <w:t>QMS</w:t>
      </w:r>
      <w:r w:rsidR="001424A6" w:rsidRPr="001E2BFB">
        <w:rPr>
          <w:rFonts w:ascii="Times New Roman" w:eastAsia="Times New Roman" w:hAnsi="Times New Roman" w:cs="Times New Roman"/>
          <w:sz w:val="20"/>
          <w:szCs w:val="20"/>
          <w:lang w:val="en-GB" w:eastAsia="en-GB" w:bidi="mr-IN"/>
        </w:rPr>
        <w:t>) are presented in section 4 whereas section 5 discussed various AI assisted air quality systems.</w:t>
      </w:r>
    </w:p>
    <w:p w14:paraId="7DED5AB7" w14:textId="40691E52" w:rsidR="009D7D81" w:rsidRPr="001E2BFB" w:rsidRDefault="008902F4" w:rsidP="008902F4">
      <w:pPr>
        <w:pStyle w:val="ListParagraph"/>
        <w:numPr>
          <w:ilvl w:val="0"/>
          <w:numId w:val="15"/>
        </w:numPr>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IMPORTANT COMPONENTS OF AIR QUALITY MONITORING SYSTEM</w:t>
      </w:r>
    </w:p>
    <w:p w14:paraId="00308E35" w14:textId="77777777" w:rsidR="00AC3AF3" w:rsidRPr="001E2BFB" w:rsidRDefault="00AC3AF3" w:rsidP="009D7D81">
      <w:pPr>
        <w:pStyle w:val="NormalWeb"/>
        <w:jc w:val="both"/>
        <w:rPr>
          <w:sz w:val="20"/>
          <w:szCs w:val="20"/>
        </w:rPr>
      </w:pPr>
      <w:r w:rsidRPr="001E2BFB">
        <w:rPr>
          <w:sz w:val="20"/>
          <w:szCs w:val="20"/>
        </w:rPr>
        <w:t xml:space="preserve">An air quality monitoring system typically consists of several important components that work together to measure, collect, </w:t>
      </w:r>
      <w:proofErr w:type="spellStart"/>
      <w:r w:rsidRPr="001E2BFB">
        <w:rPr>
          <w:sz w:val="20"/>
          <w:szCs w:val="20"/>
        </w:rPr>
        <w:t>analyze</w:t>
      </w:r>
      <w:proofErr w:type="spellEnd"/>
      <w:r w:rsidRPr="001E2BFB">
        <w:rPr>
          <w:sz w:val="20"/>
          <w:szCs w:val="20"/>
        </w:rPr>
        <w:t>, and report air quality data. The key components of an air quality monitoring system include:</w:t>
      </w:r>
    </w:p>
    <w:p w14:paraId="61CC3555" w14:textId="77777777" w:rsidR="00AC3AF3" w:rsidRPr="001E2BFB" w:rsidRDefault="00AC3AF3" w:rsidP="009D7D81">
      <w:pPr>
        <w:pStyle w:val="NormalWeb"/>
        <w:numPr>
          <w:ilvl w:val="0"/>
          <w:numId w:val="8"/>
        </w:numPr>
        <w:jc w:val="both"/>
        <w:rPr>
          <w:sz w:val="20"/>
          <w:szCs w:val="20"/>
        </w:rPr>
      </w:pPr>
      <w:r w:rsidRPr="001E2BFB">
        <w:rPr>
          <w:sz w:val="20"/>
          <w:szCs w:val="20"/>
        </w:rPr>
        <w:t xml:space="preserve">Sensors: Sensors are the primary components that detect and measure various air pollutants. Different types of sensors are used to measure parameters such as particulate matter (PM), gases (e.g., nitrogen dioxide, </w:t>
      </w:r>
      <w:proofErr w:type="spellStart"/>
      <w:r w:rsidRPr="001E2BFB">
        <w:rPr>
          <w:sz w:val="20"/>
          <w:szCs w:val="20"/>
        </w:rPr>
        <w:t>sulfur</w:t>
      </w:r>
      <w:proofErr w:type="spellEnd"/>
      <w:r w:rsidRPr="001E2BFB">
        <w:rPr>
          <w:sz w:val="20"/>
          <w:szCs w:val="20"/>
        </w:rPr>
        <w:t xml:space="preserve"> dioxide, ozone), volatile organic compounds (VOCs), and other specific pollutants. These sensors employ various technologies such as optical, electrochemical, and catalytic methods to accurately measure pollutant concentrations.</w:t>
      </w:r>
    </w:p>
    <w:p w14:paraId="7226F2EA" w14:textId="77777777" w:rsidR="00AC3AF3" w:rsidRPr="001E2BFB" w:rsidRDefault="00AC3AF3" w:rsidP="009D7D81">
      <w:pPr>
        <w:pStyle w:val="NormalWeb"/>
        <w:numPr>
          <w:ilvl w:val="0"/>
          <w:numId w:val="8"/>
        </w:numPr>
        <w:jc w:val="both"/>
        <w:rPr>
          <w:sz w:val="20"/>
          <w:szCs w:val="20"/>
        </w:rPr>
      </w:pPr>
      <w:r w:rsidRPr="001E2BFB">
        <w:rPr>
          <w:sz w:val="20"/>
          <w:szCs w:val="20"/>
        </w:rPr>
        <w:t>Data Collection and Transmission: This component involves the collection of data from the sensors. Data loggers or data acquisition systems are used to record the measurements from the sensors at regular intervals. The collected data may be transmitted in real-time or stored locally for later retrieval and analysis. Transmission methods can include wired connections, wireless networks, or satellite communication, depending on the monitoring system's design and requirements.</w:t>
      </w:r>
    </w:p>
    <w:p w14:paraId="5B41FEF5" w14:textId="77777777" w:rsidR="00AC3AF3" w:rsidRPr="001E2BFB" w:rsidRDefault="00AC3AF3" w:rsidP="009D7D81">
      <w:pPr>
        <w:pStyle w:val="NormalWeb"/>
        <w:numPr>
          <w:ilvl w:val="0"/>
          <w:numId w:val="8"/>
        </w:numPr>
        <w:jc w:val="both"/>
        <w:rPr>
          <w:sz w:val="20"/>
          <w:szCs w:val="20"/>
        </w:rPr>
      </w:pPr>
      <w:r w:rsidRPr="001E2BFB">
        <w:rPr>
          <w:sz w:val="20"/>
          <w:szCs w:val="20"/>
        </w:rPr>
        <w:t>Quality Assurance and Control: To ensure the reliability and accuracy of the collected data, quality assurance and control measures are implemented. This includes regular calibration of sensors, routine maintenance, and periodic checks to verify the accuracy and precision of the measurements. Quality control procedures help identify and address any issues or drift in the sensor performance, ensuring the integrity of the collected air quality data.</w:t>
      </w:r>
    </w:p>
    <w:p w14:paraId="0DDED1E7" w14:textId="77777777" w:rsidR="00AC3AF3" w:rsidRPr="001E2BFB" w:rsidRDefault="00AC3AF3" w:rsidP="009D7D81">
      <w:pPr>
        <w:pStyle w:val="NormalWeb"/>
        <w:numPr>
          <w:ilvl w:val="0"/>
          <w:numId w:val="8"/>
        </w:numPr>
        <w:jc w:val="both"/>
        <w:rPr>
          <w:sz w:val="20"/>
          <w:szCs w:val="20"/>
        </w:rPr>
      </w:pPr>
      <w:r w:rsidRPr="001E2BFB">
        <w:rPr>
          <w:sz w:val="20"/>
          <w:szCs w:val="20"/>
        </w:rPr>
        <w:t xml:space="preserve">Data Analysis and Processing: The collected air quality data undergoes analysis and processing to derive meaningful information. Data analysis techniques may include statistical analysis, data mining, machine learning, and </w:t>
      </w:r>
      <w:proofErr w:type="spellStart"/>
      <w:r w:rsidRPr="001E2BFB">
        <w:rPr>
          <w:sz w:val="20"/>
          <w:szCs w:val="20"/>
        </w:rPr>
        <w:t>modeling</w:t>
      </w:r>
      <w:proofErr w:type="spellEnd"/>
      <w:r w:rsidRPr="001E2BFB">
        <w:rPr>
          <w:sz w:val="20"/>
          <w:szCs w:val="20"/>
        </w:rPr>
        <w:t xml:space="preserve"> approaches. These analyses help identify pollution trends, spatial and temporal variations, and correlations between pollutants. The processed data can provide valuable insights for decision-making, policy development, and identifying sources of pollution.</w:t>
      </w:r>
    </w:p>
    <w:p w14:paraId="382736AD" w14:textId="77777777" w:rsidR="00AC3AF3" w:rsidRPr="001E2BFB" w:rsidRDefault="00AC3AF3" w:rsidP="009D7D81">
      <w:pPr>
        <w:pStyle w:val="NormalWeb"/>
        <w:numPr>
          <w:ilvl w:val="0"/>
          <w:numId w:val="8"/>
        </w:numPr>
        <w:jc w:val="both"/>
        <w:rPr>
          <w:sz w:val="20"/>
          <w:szCs w:val="20"/>
        </w:rPr>
      </w:pPr>
      <w:r w:rsidRPr="001E2BFB">
        <w:rPr>
          <w:sz w:val="20"/>
          <w:szCs w:val="20"/>
        </w:rPr>
        <w:t>Reporting and Visualization: Air quality monitoring systems often include reporting and visualization capabilities to communicate the data effectively. This component involves generating reports, graphical representations, and visualizations that present the air quality information in a user-friendly manner. This can include maps, charts, graphs, and other visual displays that help stakeholders, policymakers, and the public understand the air quality status and trends.</w:t>
      </w:r>
    </w:p>
    <w:p w14:paraId="536967AF" w14:textId="77777777" w:rsidR="00AC3AF3" w:rsidRPr="001E2BFB" w:rsidRDefault="00AC3AF3" w:rsidP="009D7D81">
      <w:pPr>
        <w:pStyle w:val="NormalWeb"/>
        <w:numPr>
          <w:ilvl w:val="0"/>
          <w:numId w:val="8"/>
        </w:numPr>
        <w:jc w:val="both"/>
        <w:rPr>
          <w:sz w:val="20"/>
          <w:szCs w:val="20"/>
        </w:rPr>
      </w:pPr>
      <w:r w:rsidRPr="001E2BFB">
        <w:rPr>
          <w:sz w:val="20"/>
          <w:szCs w:val="20"/>
        </w:rPr>
        <w:t>Integration with Information Systems: Air quality monitoring systems are often integrated with larger information systems or platforms for data management and dissemination. This integration allows seamless data sharing, storage, and retrieval. It also enables integration with other environmental and health databases, facilitating comprehensive analysis and decision-making across different domains.</w:t>
      </w:r>
    </w:p>
    <w:p w14:paraId="0DBB8071" w14:textId="2CFF8497" w:rsidR="00AC3AF3" w:rsidRPr="001E2BFB" w:rsidRDefault="00AC3AF3" w:rsidP="009D7D81">
      <w:pPr>
        <w:pStyle w:val="NormalWeb"/>
        <w:numPr>
          <w:ilvl w:val="0"/>
          <w:numId w:val="8"/>
        </w:numPr>
        <w:jc w:val="both"/>
        <w:rPr>
          <w:sz w:val="20"/>
          <w:szCs w:val="20"/>
        </w:rPr>
      </w:pPr>
      <w:r w:rsidRPr="001E2BFB">
        <w:rPr>
          <w:sz w:val="20"/>
          <w:szCs w:val="20"/>
        </w:rPr>
        <w:t>Communication and Alert Systems: A critical component of air quality monitoring systems is the ability to communicate air quality information to relevant stakeholders and the public. This may involve real-time alerts, notifications, or public announcements in cases of high pollution levels or health risks. Communication systems can utilize various channels, including websites, mobile applications, social media platforms, and even traditional media outlets.</w:t>
      </w:r>
    </w:p>
    <w:p w14:paraId="618E6481" w14:textId="4D515ACC" w:rsidR="005823C3" w:rsidRPr="001E2BFB" w:rsidRDefault="005823C3" w:rsidP="005823C3">
      <w:pPr>
        <w:pStyle w:val="NormalWeb"/>
        <w:ind w:left="360"/>
        <w:rPr>
          <w:sz w:val="20"/>
          <w:szCs w:val="20"/>
        </w:rPr>
      </w:pPr>
      <w:r w:rsidRPr="001E2BFB">
        <w:rPr>
          <w:sz w:val="20"/>
          <w:szCs w:val="20"/>
        </w:rPr>
        <w:t xml:space="preserve">Figure 1 shows the block schematic of air quality monitoring systems.  </w:t>
      </w:r>
    </w:p>
    <w:p w14:paraId="478802C6" w14:textId="748EA761" w:rsidR="00C068BF" w:rsidRPr="001E2BFB" w:rsidRDefault="005823C3" w:rsidP="001E2BFB">
      <w:pPr>
        <w:pStyle w:val="NormalWeb"/>
        <w:jc w:val="center"/>
        <w:rPr>
          <w:sz w:val="20"/>
          <w:szCs w:val="20"/>
        </w:rPr>
      </w:pPr>
      <w:r w:rsidRPr="001E2BFB">
        <w:rPr>
          <w:noProof/>
          <w:sz w:val="20"/>
          <w:szCs w:val="20"/>
        </w:rPr>
        <w:drawing>
          <wp:inline distT="0" distB="0" distL="0" distR="0" wp14:anchorId="435D7861" wp14:editId="727A1A6B">
            <wp:extent cx="5916295" cy="1821492"/>
            <wp:effectExtent l="0" t="0" r="825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5768" cy="1824408"/>
                    </a:xfrm>
                    <a:prstGeom prst="rect">
                      <a:avLst/>
                    </a:prstGeom>
                    <a:noFill/>
                  </pic:spPr>
                </pic:pic>
              </a:graphicData>
            </a:graphic>
          </wp:inline>
        </w:drawing>
      </w:r>
    </w:p>
    <w:p w14:paraId="0A7B8521" w14:textId="185DAF2A" w:rsidR="00C068BF" w:rsidRPr="001E2BFB" w:rsidRDefault="005823C3" w:rsidP="001E2BFB">
      <w:pPr>
        <w:pStyle w:val="NormalWeb"/>
        <w:jc w:val="center"/>
        <w:rPr>
          <w:b/>
          <w:bCs/>
          <w:sz w:val="20"/>
          <w:szCs w:val="20"/>
        </w:rPr>
      </w:pPr>
      <w:r w:rsidRPr="001E2BFB">
        <w:rPr>
          <w:b/>
          <w:bCs/>
          <w:sz w:val="20"/>
          <w:szCs w:val="20"/>
        </w:rPr>
        <w:t>Fig. 1 Block Schematic of Air Quality Monitoring Systems</w:t>
      </w:r>
    </w:p>
    <w:p w14:paraId="6D3B16AF" w14:textId="77777777" w:rsidR="00AC3AF3" w:rsidRPr="001E2BFB" w:rsidRDefault="00AC3AF3" w:rsidP="00AC3AF3">
      <w:pPr>
        <w:pStyle w:val="NormalWeb"/>
        <w:rPr>
          <w:sz w:val="20"/>
          <w:szCs w:val="20"/>
        </w:rPr>
      </w:pPr>
      <w:r w:rsidRPr="001E2BFB">
        <w:rPr>
          <w:sz w:val="20"/>
          <w:szCs w:val="20"/>
        </w:rPr>
        <w:t>By integrating these components effectively, air quality monitoring systems enable the measurement, analysis, and communication of air quality data, facilitating informed decision-making, pollution control, and the protection of public health and the environment.</w:t>
      </w:r>
    </w:p>
    <w:p w14:paraId="0BDBA828" w14:textId="2604B620" w:rsidR="00FF5E73" w:rsidRPr="001E2BFB" w:rsidRDefault="008902F4" w:rsidP="008902F4">
      <w:pPr>
        <w:pStyle w:val="ListParagraph"/>
        <w:numPr>
          <w:ilvl w:val="0"/>
          <w:numId w:val="15"/>
        </w:numPr>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AIR QUALITY PARAMETERS</w:t>
      </w:r>
    </w:p>
    <w:p w14:paraId="372A08E3" w14:textId="2DD7BE1F" w:rsidR="000E7945" w:rsidRPr="001E2BFB" w:rsidRDefault="00064008" w:rsidP="00643664">
      <w:pPr>
        <w:jc w:val="both"/>
        <w:rPr>
          <w:rFonts w:ascii="Times New Roman" w:hAnsi="Times New Roman" w:cs="Times New Roman"/>
          <w:color w:val="000000" w:themeColor="text1"/>
          <w:sz w:val="20"/>
          <w:szCs w:val="20"/>
        </w:rPr>
      </w:pPr>
      <w:r w:rsidRPr="001E2BFB">
        <w:rPr>
          <w:rFonts w:ascii="Times New Roman" w:hAnsi="Times New Roman" w:cs="Times New Roman"/>
          <w:color w:val="000000" w:themeColor="text1"/>
          <w:sz w:val="20"/>
          <w:szCs w:val="20"/>
        </w:rPr>
        <w:t xml:space="preserve">The important </w:t>
      </w:r>
      <w:r w:rsidR="000E7945" w:rsidRPr="001E2BFB">
        <w:rPr>
          <w:rFonts w:ascii="Times New Roman" w:hAnsi="Times New Roman" w:cs="Times New Roman"/>
          <w:color w:val="000000" w:themeColor="text1"/>
          <w:sz w:val="20"/>
          <w:szCs w:val="20"/>
        </w:rPr>
        <w:t xml:space="preserve">air quality </w:t>
      </w:r>
      <w:r w:rsidRPr="001E2BFB">
        <w:rPr>
          <w:rFonts w:ascii="Times New Roman" w:hAnsi="Times New Roman" w:cs="Times New Roman"/>
          <w:color w:val="000000" w:themeColor="text1"/>
          <w:sz w:val="20"/>
          <w:szCs w:val="20"/>
        </w:rPr>
        <w:t>parameters that</w:t>
      </w:r>
      <w:r w:rsidR="000E7945" w:rsidRPr="001E2BFB">
        <w:rPr>
          <w:rFonts w:ascii="Times New Roman" w:hAnsi="Times New Roman" w:cs="Times New Roman"/>
          <w:color w:val="000000" w:themeColor="text1"/>
          <w:sz w:val="20"/>
          <w:szCs w:val="20"/>
        </w:rPr>
        <w:t xml:space="preserve"> plays vital role in the monitoring systems </w:t>
      </w:r>
      <w:r w:rsidRPr="001E2BFB">
        <w:rPr>
          <w:rFonts w:ascii="Times New Roman" w:hAnsi="Times New Roman" w:cs="Times New Roman"/>
          <w:color w:val="000000" w:themeColor="text1"/>
          <w:sz w:val="20"/>
          <w:szCs w:val="20"/>
        </w:rPr>
        <w:t xml:space="preserve">include: </w:t>
      </w:r>
    </w:p>
    <w:p w14:paraId="139701BD" w14:textId="77777777" w:rsidR="001F01B3" w:rsidRPr="001E2BFB" w:rsidRDefault="00064008" w:rsidP="001F01B3">
      <w:pPr>
        <w:pStyle w:val="ListParagraph"/>
        <w:numPr>
          <w:ilvl w:val="0"/>
          <w:numId w:val="9"/>
        </w:numPr>
        <w:jc w:val="both"/>
        <w:rPr>
          <w:rFonts w:ascii="Times New Roman" w:hAnsi="Times New Roman" w:cs="Times New Roman"/>
          <w:color w:val="000000" w:themeColor="text1"/>
          <w:sz w:val="20"/>
          <w:szCs w:val="20"/>
        </w:rPr>
      </w:pPr>
      <w:r w:rsidRPr="001E2BFB">
        <w:rPr>
          <w:rFonts w:ascii="Times New Roman" w:hAnsi="Times New Roman" w:cs="Times New Roman"/>
          <w:color w:val="000000" w:themeColor="text1"/>
          <w:sz w:val="20"/>
          <w:szCs w:val="20"/>
        </w:rPr>
        <w:t xml:space="preserve">Carbon Dioxide (CO2) – </w:t>
      </w:r>
      <w:r w:rsidR="001F01B3" w:rsidRPr="001E2BFB">
        <w:rPr>
          <w:rFonts w:ascii="Times New Roman" w:hAnsi="Times New Roman" w:cs="Times New Roman"/>
          <w:color w:val="000000" w:themeColor="text1"/>
          <w:sz w:val="20"/>
          <w:szCs w:val="20"/>
        </w:rPr>
        <w:t xml:space="preserve">CO2 is a gas that has no colour, no smell, and cannot burn. Additionally, it is measured within the category of smother gases, which have the capacity to interfere with the tissues' ability to get oxygen. Because it is one of the </w:t>
      </w:r>
      <w:r w:rsidR="001F01B3" w:rsidRPr="001E2BFB">
        <w:rPr>
          <w:rFonts w:ascii="Times New Roman" w:hAnsi="Times New Roman" w:cs="Times New Roman"/>
          <w:color w:val="000000" w:themeColor="text1"/>
          <w:sz w:val="20"/>
          <w:szCs w:val="20"/>
        </w:rPr>
        <w:lastRenderedPageBreak/>
        <w:t xml:space="preserve">most important elements in the developing photosynthesis process, which transforms solar energy into chemical energy, carbon dioxide is a gas that is essential to life as we know it. </w:t>
      </w:r>
    </w:p>
    <w:p w14:paraId="7554CB90" w14:textId="77777777" w:rsidR="001F01B3" w:rsidRPr="001E2BFB" w:rsidRDefault="00064008" w:rsidP="001F01B3">
      <w:pPr>
        <w:pStyle w:val="ListParagraph"/>
        <w:numPr>
          <w:ilvl w:val="0"/>
          <w:numId w:val="9"/>
        </w:numPr>
        <w:jc w:val="both"/>
        <w:rPr>
          <w:rFonts w:ascii="Times New Roman" w:hAnsi="Times New Roman" w:cs="Times New Roman"/>
          <w:color w:val="000000" w:themeColor="text1"/>
          <w:sz w:val="20"/>
          <w:szCs w:val="20"/>
        </w:rPr>
      </w:pPr>
      <w:r w:rsidRPr="001E2BFB">
        <w:rPr>
          <w:rFonts w:ascii="Times New Roman" w:hAnsi="Times New Roman" w:cs="Times New Roman"/>
          <w:color w:val="000000" w:themeColor="text1"/>
          <w:sz w:val="20"/>
          <w:szCs w:val="20"/>
        </w:rPr>
        <w:t xml:space="preserve">Sulphur Dioxide (SO2) – </w:t>
      </w:r>
      <w:r w:rsidR="001F01B3" w:rsidRPr="001E2BFB">
        <w:rPr>
          <w:rFonts w:ascii="Times New Roman" w:hAnsi="Times New Roman" w:cs="Times New Roman"/>
          <w:color w:val="000000" w:themeColor="text1"/>
          <w:sz w:val="20"/>
          <w:szCs w:val="20"/>
        </w:rPr>
        <w:t xml:space="preserve">Sulphur dioxide is a colourless gas that has a recognisable smell and taste. Similar to CO2, it is mostly caused by the combustion of fossil fuels and industrial operations. High attention levels, especially in sensitive populations like asthmatics, may result in respiratory issues. It makes an impact on acid rain. </w:t>
      </w:r>
    </w:p>
    <w:p w14:paraId="10E50010" w14:textId="00EDFFE0" w:rsidR="001F01B3" w:rsidRPr="001E2BFB" w:rsidRDefault="00064008" w:rsidP="001F01B3">
      <w:pPr>
        <w:pStyle w:val="ListParagraph"/>
        <w:numPr>
          <w:ilvl w:val="0"/>
          <w:numId w:val="9"/>
        </w:numPr>
        <w:jc w:val="both"/>
        <w:rPr>
          <w:rFonts w:ascii="Times New Roman" w:hAnsi="Times New Roman" w:cs="Times New Roman"/>
          <w:color w:val="000000" w:themeColor="text1"/>
          <w:sz w:val="20"/>
          <w:szCs w:val="20"/>
        </w:rPr>
      </w:pPr>
      <w:r w:rsidRPr="001E2BFB">
        <w:rPr>
          <w:rFonts w:ascii="Times New Roman" w:hAnsi="Times New Roman" w:cs="Times New Roman"/>
          <w:color w:val="000000" w:themeColor="text1"/>
          <w:sz w:val="20"/>
          <w:szCs w:val="20"/>
        </w:rPr>
        <w:t xml:space="preserve">Nitrogen Dioxide (NO2) – </w:t>
      </w:r>
      <w:r w:rsidR="001F01B3" w:rsidRPr="001E2BFB">
        <w:rPr>
          <w:rFonts w:ascii="Times New Roman" w:hAnsi="Times New Roman" w:cs="Times New Roman"/>
          <w:color w:val="000000" w:themeColor="text1"/>
          <w:sz w:val="20"/>
          <w:szCs w:val="20"/>
        </w:rPr>
        <w:t xml:space="preserve">Nitrogen dioxide is a brownish gas that is extremely corrosive and highly oxidant. It is a </w:t>
      </w:r>
      <w:proofErr w:type="spellStart"/>
      <w:r w:rsidR="001F01B3" w:rsidRPr="001E2BFB">
        <w:rPr>
          <w:rFonts w:ascii="Times New Roman" w:hAnsi="Times New Roman" w:cs="Times New Roman"/>
          <w:color w:val="000000" w:themeColor="text1"/>
          <w:sz w:val="20"/>
          <w:szCs w:val="20"/>
        </w:rPr>
        <w:t>byproduct</w:t>
      </w:r>
      <w:proofErr w:type="spellEnd"/>
      <w:r w:rsidR="001F01B3" w:rsidRPr="001E2BFB">
        <w:rPr>
          <w:rFonts w:ascii="Times New Roman" w:hAnsi="Times New Roman" w:cs="Times New Roman"/>
          <w:color w:val="000000" w:themeColor="text1"/>
          <w:sz w:val="20"/>
          <w:szCs w:val="20"/>
        </w:rPr>
        <w:t xml:space="preserve"> of the burning of fossil fuels. Frequently, chemical mechanisms turn NO into NO2 once it is released into the atmosphere. High absorptions of NO2 may be the cause of respiratory issues. Similar to SO2, it causes acid rain. </w:t>
      </w:r>
    </w:p>
    <w:p w14:paraId="57EEDC90" w14:textId="77777777" w:rsidR="0076171B" w:rsidRDefault="00064008" w:rsidP="0076171B">
      <w:pPr>
        <w:pStyle w:val="ListParagraph"/>
        <w:numPr>
          <w:ilvl w:val="0"/>
          <w:numId w:val="9"/>
        </w:numPr>
        <w:jc w:val="both"/>
        <w:rPr>
          <w:rFonts w:ascii="Times New Roman" w:hAnsi="Times New Roman" w:cs="Times New Roman"/>
          <w:color w:val="000000" w:themeColor="text1"/>
          <w:sz w:val="20"/>
          <w:szCs w:val="20"/>
        </w:rPr>
      </w:pPr>
      <w:r w:rsidRPr="001E2BFB">
        <w:rPr>
          <w:rFonts w:ascii="Times New Roman" w:hAnsi="Times New Roman" w:cs="Times New Roman"/>
          <w:color w:val="000000" w:themeColor="text1"/>
          <w:sz w:val="20"/>
          <w:szCs w:val="20"/>
        </w:rPr>
        <w:t xml:space="preserve">Smoke – About 1 million people are in custom of tobacco smoking globally of which majority Population is from rising countries. </w:t>
      </w:r>
    </w:p>
    <w:p w14:paraId="0C0C58DC" w14:textId="5C8AE7E3" w:rsidR="0076171B" w:rsidRPr="0076171B" w:rsidRDefault="0076171B" w:rsidP="0076171B">
      <w:pPr>
        <w:pStyle w:val="ListParagraph"/>
        <w:numPr>
          <w:ilvl w:val="0"/>
          <w:numId w:val="9"/>
        </w:numPr>
        <w:jc w:val="both"/>
        <w:rPr>
          <w:rFonts w:ascii="Times New Roman" w:hAnsi="Times New Roman" w:cs="Times New Roman"/>
          <w:color w:val="000000" w:themeColor="text1"/>
          <w:sz w:val="20"/>
          <w:szCs w:val="20"/>
        </w:rPr>
      </w:pPr>
      <w:r w:rsidRPr="0076171B">
        <w:rPr>
          <w:rFonts w:ascii="Times New Roman" w:hAnsi="Times New Roman" w:cs="Times New Roman"/>
          <w:color w:val="000000" w:themeColor="text1"/>
          <w:sz w:val="20"/>
          <w:szCs w:val="20"/>
        </w:rPr>
        <w:t>Temperature and humidity play a significant role in human safety and have an impact on our ability to function in daily life. By measuring temperature and comparing historical and contemporary temperature variations, particularly since the industrial revolution, greenhouse effects can be shown. A particular form of gas called humidity protects us from the sun's UV rays and helps Earth's atmosphere retain heat, making the planet's environment comfortable for life. However, when humidity rises, Earth's temperature rises as well, making life on Earth miserable. For many storage and food processing facilities, humidity is crucial.</w:t>
      </w:r>
    </w:p>
    <w:p w14:paraId="5DA02886" w14:textId="6C72D2C2" w:rsidR="000E7945" w:rsidRPr="001E2BFB" w:rsidRDefault="008902F4" w:rsidP="0076171B">
      <w:pPr>
        <w:pStyle w:val="ListParagraph"/>
        <w:numPr>
          <w:ilvl w:val="0"/>
          <w:numId w:val="15"/>
        </w:numPr>
        <w:spacing w:before="240"/>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INTERNET OF THINGS (IOT) BASED SYSTEMS</w:t>
      </w:r>
    </w:p>
    <w:p w14:paraId="62CEC8DF" w14:textId="4BAA1788" w:rsidR="001F01B3" w:rsidRPr="001E2BFB" w:rsidRDefault="0076171B" w:rsidP="001E2BFB">
      <w:pPr>
        <w:ind w:firstLine="720"/>
        <w:jc w:val="both"/>
        <w:rPr>
          <w:rFonts w:ascii="Times New Roman" w:hAnsi="Times New Roman" w:cs="Times New Roman"/>
          <w:color w:val="000000" w:themeColor="text1"/>
          <w:sz w:val="20"/>
          <w:szCs w:val="20"/>
        </w:rPr>
      </w:pPr>
      <w:proofErr w:type="spellStart"/>
      <w:r w:rsidRPr="0076171B">
        <w:rPr>
          <w:rFonts w:ascii="Times New Roman" w:hAnsi="Times New Roman" w:cs="Times New Roman"/>
          <w:color w:val="000000" w:themeColor="text1"/>
          <w:sz w:val="20"/>
          <w:szCs w:val="20"/>
        </w:rPr>
        <w:t>IoT</w:t>
      </w:r>
      <w:proofErr w:type="spellEnd"/>
      <w:r w:rsidRPr="0076171B">
        <w:rPr>
          <w:rFonts w:ascii="Times New Roman" w:hAnsi="Times New Roman" w:cs="Times New Roman"/>
          <w:color w:val="000000" w:themeColor="text1"/>
          <w:sz w:val="20"/>
          <w:szCs w:val="20"/>
        </w:rPr>
        <w:t xml:space="preserve"> is becoming more and more popular, and standards are soon to follow. As a result, gathering data on air quality is simpler. We can evaluate how terrible air pollution is on a daily basis through the analysis of monitoring data. a huge network of "Things" connected by the Internet of Things, numbering in the billions or trillions. </w:t>
      </w:r>
      <w:r w:rsidR="001F01B3" w:rsidRPr="001E2BFB">
        <w:rPr>
          <w:rFonts w:ascii="Times New Roman" w:hAnsi="Times New Roman" w:cs="Times New Roman"/>
          <w:color w:val="000000" w:themeColor="text1"/>
          <w:sz w:val="20"/>
          <w:szCs w:val="20"/>
        </w:rPr>
        <w:t>The Internet of Things (</w:t>
      </w:r>
      <w:proofErr w:type="spellStart"/>
      <w:r w:rsidR="001F01B3" w:rsidRPr="001E2BFB">
        <w:rPr>
          <w:rFonts w:ascii="Times New Roman" w:hAnsi="Times New Roman" w:cs="Times New Roman"/>
          <w:color w:val="000000" w:themeColor="text1"/>
          <w:sz w:val="20"/>
          <w:szCs w:val="20"/>
        </w:rPr>
        <w:t>IoT</w:t>
      </w:r>
      <w:proofErr w:type="spellEnd"/>
      <w:r w:rsidR="001F01B3" w:rsidRPr="001E2BFB">
        <w:rPr>
          <w:rFonts w:ascii="Times New Roman" w:hAnsi="Times New Roman" w:cs="Times New Roman"/>
          <w:color w:val="000000" w:themeColor="text1"/>
          <w:sz w:val="20"/>
          <w:szCs w:val="20"/>
        </w:rPr>
        <w:t>) involves the development of new communication modes and a complete utilisation of existing technologies, not a rebel revolution against them. By bringing together several ideas and technical elements, such as pervasive networks, fewer devices, mobile communication, and new ecosystems, the Internet of Things (</w:t>
      </w:r>
      <w:proofErr w:type="spellStart"/>
      <w:r w:rsidR="001F01B3" w:rsidRPr="001E2BFB">
        <w:rPr>
          <w:rFonts w:ascii="Times New Roman" w:hAnsi="Times New Roman" w:cs="Times New Roman"/>
          <w:color w:val="000000" w:themeColor="text1"/>
          <w:sz w:val="20"/>
          <w:szCs w:val="20"/>
        </w:rPr>
        <w:t>IoT</w:t>
      </w:r>
      <w:proofErr w:type="spellEnd"/>
      <w:r w:rsidR="001F01B3" w:rsidRPr="001E2BFB">
        <w:rPr>
          <w:rFonts w:ascii="Times New Roman" w:hAnsi="Times New Roman" w:cs="Times New Roman"/>
          <w:color w:val="000000" w:themeColor="text1"/>
          <w:sz w:val="20"/>
          <w:szCs w:val="20"/>
        </w:rPr>
        <w:t xml:space="preserve">) combines the virtual and physical worlds. </w:t>
      </w:r>
      <w:proofErr w:type="spellStart"/>
      <w:r w:rsidR="001F01B3" w:rsidRPr="001E2BFB">
        <w:rPr>
          <w:rFonts w:ascii="Times New Roman" w:hAnsi="Times New Roman" w:cs="Times New Roman"/>
          <w:color w:val="000000" w:themeColor="text1"/>
          <w:sz w:val="20"/>
          <w:szCs w:val="20"/>
        </w:rPr>
        <w:t>IoT</w:t>
      </w:r>
      <w:proofErr w:type="spellEnd"/>
      <w:r w:rsidR="001F01B3" w:rsidRPr="001E2BFB">
        <w:rPr>
          <w:rFonts w:ascii="Times New Roman" w:hAnsi="Times New Roman" w:cs="Times New Roman"/>
          <w:color w:val="000000" w:themeColor="text1"/>
          <w:sz w:val="20"/>
          <w:szCs w:val="20"/>
        </w:rPr>
        <w:t xml:space="preserve"> involves the structural planning and use of applications, services, middleware components, networks, and end nodes in whole new ways. </w:t>
      </w:r>
      <w:proofErr w:type="spellStart"/>
      <w:r w:rsidR="001F01B3" w:rsidRPr="001E2BFB">
        <w:rPr>
          <w:rFonts w:ascii="Times New Roman" w:hAnsi="Times New Roman" w:cs="Times New Roman"/>
          <w:color w:val="000000" w:themeColor="text1"/>
          <w:sz w:val="20"/>
          <w:szCs w:val="20"/>
        </w:rPr>
        <w:t>IoT</w:t>
      </w:r>
      <w:proofErr w:type="spellEnd"/>
      <w:r w:rsidR="001F01B3" w:rsidRPr="001E2BFB">
        <w:rPr>
          <w:rFonts w:ascii="Times New Roman" w:hAnsi="Times New Roman" w:cs="Times New Roman"/>
          <w:color w:val="000000" w:themeColor="text1"/>
          <w:sz w:val="20"/>
          <w:szCs w:val="20"/>
        </w:rPr>
        <w:t xml:space="preserve"> offers a way to examine complex processes and transactions. The Internet of items (</w:t>
      </w:r>
      <w:proofErr w:type="spellStart"/>
      <w:r w:rsidR="001F01B3" w:rsidRPr="001E2BFB">
        <w:rPr>
          <w:rFonts w:ascii="Times New Roman" w:hAnsi="Times New Roman" w:cs="Times New Roman"/>
          <w:color w:val="000000" w:themeColor="text1"/>
          <w:sz w:val="20"/>
          <w:szCs w:val="20"/>
        </w:rPr>
        <w:t>IoT</w:t>
      </w:r>
      <w:proofErr w:type="spellEnd"/>
      <w:r w:rsidR="001F01B3" w:rsidRPr="001E2BFB">
        <w:rPr>
          <w:rFonts w:ascii="Times New Roman" w:hAnsi="Times New Roman" w:cs="Times New Roman"/>
          <w:color w:val="000000" w:themeColor="text1"/>
          <w:sz w:val="20"/>
          <w:szCs w:val="20"/>
        </w:rPr>
        <w:t>) suggests symbiotic connectivity between the physical and digital worlds: items acquire context awareness and have digital counterparts for real objects.</w:t>
      </w:r>
    </w:p>
    <w:p w14:paraId="642F4E76" w14:textId="4A103503" w:rsidR="001F01B3" w:rsidRPr="001E2BFB" w:rsidRDefault="001F01B3" w:rsidP="001E2BFB">
      <w:pPr>
        <w:autoSpaceDE w:val="0"/>
        <w:autoSpaceDN w:val="0"/>
        <w:adjustRightInd w:val="0"/>
        <w:spacing w:before="240"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A real-time Air Quality Monitoring System (AQMS) design that uses cloud computing and the Internet of Things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 is provided in </w:t>
      </w:r>
      <w:r w:rsidRPr="001E2BFB">
        <w:rPr>
          <w:rFonts w:ascii="Times New Roman" w:hAnsi="Times New Roman" w:cs="Times New Roman"/>
          <w:sz w:val="20"/>
          <w:szCs w:val="20"/>
          <w:lang w:val="en-GB" w:bidi="mr-IN"/>
        </w:rPr>
        <w:fldChar w:fldCharType="begin" w:fldLock="1"/>
      </w:r>
      <w:r w:rsidRPr="001E2BFB">
        <w:rPr>
          <w:rFonts w:ascii="Times New Roman" w:hAnsi="Times New Roman" w:cs="Times New Roman"/>
          <w:sz w:val="20"/>
          <w:szCs w:val="20"/>
          <w:lang w:val="en-GB" w:bidi="mr-IN"/>
        </w:rPr>
        <w:instrText>ADDIN CSL_CITATION {"citationItems":[{"id":"ITEM-1","itemData":{"DOI":"10.1109/ICETST49965.2020.9080705","ISBN":"9781728171135","abstract":"This paper presents a design of real-time Air Quality Monitoring System (AQMS) which incorporates Internet of Things (IoT) and cloud computing. AQMS utilizes solar panel and battery pack for independent and autonomous operation, thus, making it self-powered and sustainable. AQMS is based on AVR Microcontroller (Atmega32) and GSM modem (Sim900) for connectivity with the cloud application. The design is made low cost and scalable so that around 50nos. of such systems can be installed on roundabouts of market places, residential and industrial areas. The AQMS monitors the air quality with the help of a miniature suction pump (5volt DC) which establishes a controlled and constant stream of air-flow through a manifold that encapsulates electromechanical sensors, thus measuring the concentration of O2, CO, CO2, SO/SO2 (SOx), NO/NO2 (NOx), Hydrocarbon (CxHx), temperature, humidity and noise. By default, the air sampling is carried out once in an hour which may be changed depending on the change in air quality, i.e. making it adoptive for energy conservation and extending the sensor's life. The data collected at the cloud application will be processed using data analytics and Artificial Intelligence (AI) for getting insights of data (data mining) regarding the potential locations where the emissions are critical and disastrous for environmental, thus, leading to prevent any mishap. The design is mapped over a metropolitan city of Pakistan, i.e. Karachi, thus initiating the transformation of Karachi to a smart city.","author":[{"dropping-particle":"","family":"Hussain","given":"Mujahid","non-dropping-particle":"","parse-names":false,"suffix":""},{"dropping-particle":"","family":"Ghazanfar","given":"Faisal","non-dropping-particle":"","parse-names":false,"suffix":""},{"dropping-particle":"","family":"Aleem","given":"Sadaf","non-dropping-particle":"","parse-names":false,"suffix":""},{"dropping-particle":"","family":"Hai","given":"Mansoor","non-dropping-particle":"","parse-names":false,"suffix":""},{"dropping-particle":"","family":"Karim","given":"Arif","non-dropping-particle":"","parse-names":false,"suffix":""},{"dropping-particle":"","family":"Hussain","given":"Kashif","non-dropping-particle":"","parse-names":false,"suffix":""}],"container-title":"2020 International Conference on Emerging Trends in Smart Technologies, ICETST 2020","id":"ITEM-1","issued":{"date-parts":[["2020"]]},"title":"Design of Low Cost, Energy Efficient, IoT Enabled, Air Quality Monitoring System with Cloud Based Data Logging, Analytics and AI","type":"article-journal"},"uris":["http://www.mendeley.com/documents/?uuid=38549455-c5b7-44f0-9230-ea3ab14de570"]}],"mendeley":{"formattedCitation":"[1]","plainTextFormattedCitation":"[1]","previouslyFormattedCitation":"[1]"},"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1]</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AQMS is self-powered and environmentally friendly because it operates independently and autonomously using a solar panel and battery pack. AVR Microcontroller (Atmega32) and GSM Modem (Sim900) are the foundations of AQMS, which uses them to connect to cloud applications. Around 50 of these devices can be deployed on roundabouts in commercial, residential, and industrial locations thanks to the design's low cost and scalability. The AQMS will collect data on a regular basis, and as that data grows after a month or a year, cloud applications will be able to use data mining, data analytics, and AI to gain insights from the data. This will enable Root Cause Analysis (RCA), high-level decision-making, and control strategies, which will help to mitigate airborne pollution and keep the city clean and green.</w:t>
      </w:r>
    </w:p>
    <w:p w14:paraId="08C33E14" w14:textId="08510BB7" w:rsidR="00570F00" w:rsidRPr="001E2BFB" w:rsidRDefault="001F01B3" w:rsidP="001E2BFB">
      <w:pPr>
        <w:autoSpaceDE w:val="0"/>
        <w:autoSpaceDN w:val="0"/>
        <w:adjustRightInd w:val="0"/>
        <w:spacing w:before="240" w:after="0" w:line="240" w:lineRule="auto"/>
        <w:ind w:firstLine="720"/>
        <w:jc w:val="both"/>
        <w:rPr>
          <w:rFonts w:ascii="Times New Roman" w:hAnsi="Times New Roman" w:cs="Times New Roman"/>
          <w:sz w:val="20"/>
          <w:szCs w:val="20"/>
        </w:rPr>
      </w:pPr>
      <w:r w:rsidRPr="001E2BFB">
        <w:rPr>
          <w:rFonts w:ascii="Times New Roman" w:hAnsi="Times New Roman" w:cs="Times New Roman"/>
          <w:sz w:val="20"/>
          <w:szCs w:val="20"/>
        </w:rPr>
        <w:t xml:space="preserve">Our comprehension of the monitoring and administration of AQ may be improved by a thorough analysis of the various sensors and AQ management systems given in </w:t>
      </w:r>
      <w:r w:rsidRPr="001E2BFB">
        <w:rPr>
          <w:rFonts w:ascii="Times New Roman" w:hAnsi="Times New Roman" w:cs="Times New Roman"/>
          <w:sz w:val="20"/>
          <w:szCs w:val="20"/>
        </w:rPr>
        <w:fldChar w:fldCharType="begin" w:fldLock="1"/>
      </w:r>
      <w:r w:rsidRPr="001E2BFB">
        <w:rPr>
          <w:rFonts w:ascii="Times New Roman" w:hAnsi="Times New Roman" w:cs="Times New Roman"/>
          <w:sz w:val="20"/>
          <w:szCs w:val="20"/>
        </w:rPr>
        <w:instrText>ADDIN CSL_CITATION {"citationItems":[{"id":"ITEM-1","itemData":{"author":[{"dropping-particle":"","family":"Singh","given":"Dharmendra","non-dropping-particle":"","parse-names":false,"suffix":""},{"dropping-particle":"","family":"Dahiya","given":"Meenakshi","non-dropping-particle":"","parse-names":false,"suffix":""},{"dropping-particle":"","family":"Kumar","given":"Rahul","non-dropping-particle":"","parse-names":false,"suffix":""},{"dropping-particle":"","family":"Nanda","given":"Chintan","non-dropping-particle":"","parse-names":false,"suffix":""}],"container-title":"Journal of Environmental Management","id":"ITEM-1","issued":{"date-parts":[["2021"]]},"title":"No Title","type":"article-journal","volume":"289"},"uris":["http://www.mendeley.com/documents/?uuid=1eadceeb-40d8-41ee-9e1d-647a4b7eb5f5"]}],"mendeley":{"formattedCitation":"[2]","plainTextFormattedCitation":"[2]","previouslyFormattedCitation":"[2]"},"properties":{"noteIndex":0},"schema":"https://github.com/citation-style-language/schema/raw/master/csl-citation.json"}</w:instrText>
      </w:r>
      <w:r w:rsidRPr="001E2BFB">
        <w:rPr>
          <w:rFonts w:ascii="Times New Roman" w:hAnsi="Times New Roman" w:cs="Times New Roman"/>
          <w:sz w:val="20"/>
          <w:szCs w:val="20"/>
        </w:rPr>
        <w:fldChar w:fldCharType="separate"/>
      </w:r>
      <w:r w:rsidRPr="001E2BFB">
        <w:rPr>
          <w:rFonts w:ascii="Times New Roman" w:hAnsi="Times New Roman" w:cs="Times New Roman"/>
          <w:noProof/>
          <w:sz w:val="20"/>
          <w:szCs w:val="20"/>
        </w:rPr>
        <w:t>[2]</w:t>
      </w:r>
      <w:r w:rsidRPr="001E2BFB">
        <w:rPr>
          <w:rFonts w:ascii="Times New Roman" w:hAnsi="Times New Roman" w:cs="Times New Roman"/>
          <w:sz w:val="20"/>
          <w:szCs w:val="20"/>
        </w:rPr>
        <w:fldChar w:fldCharType="end"/>
      </w:r>
      <w:r w:rsidRPr="001E2BFB">
        <w:rPr>
          <w:rFonts w:ascii="Times New Roman" w:hAnsi="Times New Roman" w:cs="Times New Roman"/>
          <w:sz w:val="20"/>
          <w:szCs w:val="20"/>
        </w:rPr>
        <w:t xml:space="preserve">. As a result, the current analysis provides information on the sensors and systems that are available for AQ evaluation, management, and monitoring. a vapour Based on our own conceptualization of five key categories, we examined the various sensors and systems available for managing air quality, including ground-based AQS (wet chemistry) systems, ground-based digital sensors systems, aerial sensors systems, satellite-based sensors systems, and integrated systems. </w:t>
      </w:r>
    </w:p>
    <w:p w14:paraId="0C382440" w14:textId="77777777" w:rsidR="00570F00" w:rsidRPr="001E2BFB" w:rsidRDefault="00570F00" w:rsidP="009D7D81">
      <w:pPr>
        <w:autoSpaceDE w:val="0"/>
        <w:autoSpaceDN w:val="0"/>
        <w:adjustRightInd w:val="0"/>
        <w:spacing w:after="0" w:line="240" w:lineRule="auto"/>
        <w:jc w:val="both"/>
        <w:rPr>
          <w:rFonts w:ascii="Times New Roman" w:hAnsi="Times New Roman" w:cs="Times New Roman"/>
          <w:sz w:val="20"/>
          <w:szCs w:val="20"/>
        </w:rPr>
      </w:pPr>
    </w:p>
    <w:p w14:paraId="7B9A277E" w14:textId="2513E978" w:rsidR="00DE67B1" w:rsidRPr="001E2BFB" w:rsidRDefault="0078774C" w:rsidP="006A6FDD">
      <w:pPr>
        <w:autoSpaceDE w:val="0"/>
        <w:autoSpaceDN w:val="0"/>
        <w:adjustRightInd w:val="0"/>
        <w:spacing w:after="0" w:line="240" w:lineRule="auto"/>
        <w:ind w:firstLine="720"/>
        <w:jc w:val="both"/>
        <w:rPr>
          <w:rFonts w:ascii="Times New Roman" w:hAnsi="Times New Roman" w:cs="Times New Roman"/>
          <w:sz w:val="20"/>
          <w:szCs w:val="20"/>
          <w:lang w:val="en-GB" w:bidi="mr-IN"/>
        </w:rPr>
      </w:pPr>
      <w:r w:rsidRPr="0078774C">
        <w:rPr>
          <w:rFonts w:ascii="Times New Roman" w:hAnsi="Times New Roman" w:cs="Times New Roman"/>
          <w:sz w:val="20"/>
          <w:szCs w:val="20"/>
          <w:lang w:val="en-GB" w:bidi="mr-IN"/>
        </w:rPr>
        <w:t xml:space="preserve">The proposed pollution monitoring system in </w:t>
      </w:r>
      <w:r w:rsidRPr="001E2BFB">
        <w:rPr>
          <w:rFonts w:ascii="Times New Roman" w:hAnsi="Times New Roman" w:cs="Times New Roman"/>
          <w:sz w:val="20"/>
          <w:szCs w:val="20"/>
          <w:lang w:val="en-GB" w:bidi="mr-IN"/>
        </w:rPr>
        <w:fldChar w:fldCharType="begin" w:fldLock="1"/>
      </w:r>
      <w:r w:rsidRPr="001E2BFB">
        <w:rPr>
          <w:rFonts w:ascii="Times New Roman" w:hAnsi="Times New Roman" w:cs="Times New Roman"/>
          <w:sz w:val="20"/>
          <w:szCs w:val="20"/>
          <w:lang w:val="en-GB" w:bidi="mr-IN"/>
        </w:rPr>
        <w:instrText>ADDIN CSL_CITATION {"citationItems":[{"id":"ITEM-1","itemData":{"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ujawar","given":"Tabbsum Hanif","non-dropping-particle":"","parse-names":false,"suffix":""},{"dropping-particle":"","family":"Prabhakar","given":"P.","non-dropping-particle":"","parse-names":false,"suffix":""},{"dropping-particle":"","family":"Chaudhary","given":"Vijendra","non-dropping-particle":"","parse-names":false,"suffix":""},{"dropping-particle":"","family":"Deshmukh","given":"Lalasaheb","non-dropping-particle":"","parse-names":false,"suffix":""}],"container-title":"Intech","id":"ITEM-1","issued":{"date-parts":[["2016"]]},"page":"13","title":"Design and Development of Air Quality Monitoring System for Solapur City Using Smart Technologies: WSN and IoT","type":"article-journal","volume":"11"},"uris":["http://www.mendeley.com/documents/?uuid=50561958-2d3f-4064-9046-884e7bd0312e"]}],"mendeley":{"formattedCitation":"[3]","plainTextFormattedCitation":"[3]","previouslyFormattedCitation":"[3]"},"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3]</w:t>
      </w:r>
      <w:r w:rsidRPr="001E2BFB">
        <w:rPr>
          <w:rFonts w:ascii="Times New Roman" w:hAnsi="Times New Roman" w:cs="Times New Roman"/>
          <w:sz w:val="20"/>
          <w:szCs w:val="20"/>
          <w:lang w:val="en-GB" w:bidi="mr-IN"/>
        </w:rPr>
        <w:fldChar w:fldCharType="end"/>
      </w:r>
      <w:r w:rsidRPr="0078774C">
        <w:rPr>
          <w:rFonts w:ascii="Times New Roman" w:hAnsi="Times New Roman" w:cs="Times New Roman"/>
          <w:sz w:val="20"/>
          <w:szCs w:val="20"/>
          <w:lang w:val="en-GB" w:bidi="mr-IN"/>
        </w:rPr>
        <w:t xml:space="preserve"> includes sensors for temperature, humidity, suspended particulate matter (SPM), NOx, and CO. Commercially available standard pollution gas sensors built into a mote have been used to create the whole state-of-the-art monitoring system. To create the measurements of sensing employed in the built network, a precise LabVIEW programme is created. </w:t>
      </w:r>
      <w:proofErr w:type="spellStart"/>
      <w:r w:rsidRPr="0078774C">
        <w:rPr>
          <w:rFonts w:ascii="Times New Roman" w:hAnsi="Times New Roman" w:cs="Times New Roman"/>
          <w:sz w:val="20"/>
          <w:szCs w:val="20"/>
          <w:lang w:val="en-GB" w:bidi="mr-IN"/>
        </w:rPr>
        <w:t>IoT</w:t>
      </w:r>
      <w:proofErr w:type="spellEnd"/>
      <w:r w:rsidRPr="0078774C">
        <w:rPr>
          <w:rFonts w:ascii="Times New Roman" w:hAnsi="Times New Roman" w:cs="Times New Roman"/>
          <w:sz w:val="20"/>
          <w:szCs w:val="20"/>
          <w:lang w:val="en-GB" w:bidi="mr-IN"/>
        </w:rPr>
        <w:t xml:space="preserve"> allows for system monitoring from a distance. Due to the advancement of technology, there is a tendency for gadgets to become smaller, which necessitates the development of robust, expensive sensors with low power requirements. As a result, Wireless Sensor Networks (WSN) have become more important in a variety of applications, including farming, domestic life, business, and environmental monitoring. </w:t>
      </w:r>
    </w:p>
    <w:p w14:paraId="2E2F92E8" w14:textId="67588322" w:rsidR="00DC1142" w:rsidRPr="001E2BFB" w:rsidRDefault="00E41136" w:rsidP="00B059AC">
      <w:pPr>
        <w:jc w:val="center"/>
        <w:rPr>
          <w:rFonts w:ascii="Times New Roman" w:hAnsi="Times New Roman" w:cs="Times New Roman"/>
          <w:color w:val="000000" w:themeColor="text1"/>
          <w:sz w:val="20"/>
          <w:szCs w:val="20"/>
        </w:rPr>
      </w:pPr>
      <w:r w:rsidRPr="001E2BFB">
        <w:rPr>
          <w:rFonts w:ascii="Times New Roman" w:hAnsi="Times New Roman" w:cs="Times New Roman"/>
          <w:noProof/>
          <w:color w:val="000000" w:themeColor="text1"/>
          <w:sz w:val="20"/>
          <w:szCs w:val="20"/>
          <w:lang w:val="en-GB" w:eastAsia="en-GB" w:bidi="mr-IN"/>
        </w:rPr>
        <w:drawing>
          <wp:inline distT="0" distB="0" distL="0" distR="0" wp14:anchorId="52860EB8" wp14:editId="3CE19A15">
            <wp:extent cx="5038725" cy="18729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17453" b="18249"/>
                    <a:stretch/>
                  </pic:blipFill>
                  <pic:spPr bwMode="auto">
                    <a:xfrm>
                      <a:off x="0" y="0"/>
                      <a:ext cx="5072774" cy="1885648"/>
                    </a:xfrm>
                    <a:prstGeom prst="rect">
                      <a:avLst/>
                    </a:prstGeom>
                    <a:noFill/>
                    <a:ln>
                      <a:noFill/>
                    </a:ln>
                    <a:extLst>
                      <a:ext uri="{53640926-AAD7-44D8-BBD7-CCE9431645EC}">
                        <a14:shadowObscured xmlns:a14="http://schemas.microsoft.com/office/drawing/2010/main"/>
                      </a:ext>
                    </a:extLst>
                  </pic:spPr>
                </pic:pic>
              </a:graphicData>
            </a:graphic>
          </wp:inline>
        </w:drawing>
      </w:r>
    </w:p>
    <w:p w14:paraId="5887AF9E" w14:textId="0B86B941" w:rsidR="00B059AC" w:rsidRPr="001E2BFB" w:rsidRDefault="00B37056" w:rsidP="00B059AC">
      <w:pPr>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 xml:space="preserve">Fig. 2 </w:t>
      </w:r>
      <w:proofErr w:type="spellStart"/>
      <w:r w:rsidRPr="001E2BFB">
        <w:rPr>
          <w:rFonts w:ascii="Times New Roman" w:hAnsi="Times New Roman" w:cs="Times New Roman"/>
          <w:b/>
          <w:bCs/>
          <w:color w:val="000000" w:themeColor="text1"/>
          <w:sz w:val="20"/>
          <w:szCs w:val="20"/>
        </w:rPr>
        <w:t>IoT</w:t>
      </w:r>
      <w:proofErr w:type="spellEnd"/>
      <w:r w:rsidRPr="001E2BFB">
        <w:rPr>
          <w:rFonts w:ascii="Times New Roman" w:hAnsi="Times New Roman" w:cs="Times New Roman"/>
          <w:b/>
          <w:bCs/>
          <w:color w:val="000000" w:themeColor="text1"/>
          <w:sz w:val="20"/>
          <w:szCs w:val="20"/>
        </w:rPr>
        <w:t xml:space="preserve"> based AQMS</w:t>
      </w:r>
    </w:p>
    <w:p w14:paraId="31095476" w14:textId="3DC3C17B" w:rsidR="001C0CC9" w:rsidRPr="001E2BFB" w:rsidRDefault="005D3B4D" w:rsidP="001E2BFB">
      <w:pPr>
        <w:autoSpaceDE w:val="0"/>
        <w:autoSpaceDN w:val="0"/>
        <w:adjustRightInd w:val="0"/>
        <w:spacing w:line="240" w:lineRule="auto"/>
        <w:ind w:firstLine="720"/>
        <w:jc w:val="both"/>
        <w:rPr>
          <w:rFonts w:ascii="Times New Roman" w:hAnsi="Times New Roman" w:cs="Times New Roman"/>
          <w:color w:val="131413"/>
          <w:sz w:val="20"/>
          <w:szCs w:val="20"/>
          <w:lang w:val="en-GB" w:bidi="mr-IN"/>
        </w:rPr>
      </w:pPr>
      <w:r w:rsidRPr="001E2BFB">
        <w:rPr>
          <w:rFonts w:ascii="Times New Roman" w:hAnsi="Times New Roman" w:cs="Times New Roman"/>
          <w:color w:val="131413"/>
          <w:sz w:val="20"/>
          <w:szCs w:val="20"/>
          <w:lang w:val="en-GB" w:bidi="mr-IN"/>
        </w:rPr>
        <w:lastRenderedPageBreak/>
        <w:t>A web server and the "Smart-Air" air quality senso</w:t>
      </w:r>
      <w:r w:rsidR="0078774C">
        <w:rPr>
          <w:rFonts w:ascii="Times New Roman" w:hAnsi="Times New Roman" w:cs="Times New Roman"/>
          <w:color w:val="131413"/>
          <w:sz w:val="20"/>
          <w:szCs w:val="20"/>
          <w:lang w:val="en-GB" w:bidi="mr-IN"/>
        </w:rPr>
        <w:t xml:space="preserve">r comprise an </w:t>
      </w:r>
      <w:proofErr w:type="spellStart"/>
      <w:r w:rsidRPr="001E2BFB">
        <w:rPr>
          <w:rFonts w:ascii="Times New Roman" w:hAnsi="Times New Roman" w:cs="Times New Roman"/>
          <w:color w:val="131413"/>
          <w:sz w:val="20"/>
          <w:szCs w:val="20"/>
          <w:lang w:val="en-GB" w:bidi="mr-IN"/>
        </w:rPr>
        <w:t>IoT</w:t>
      </w:r>
      <w:proofErr w:type="spellEnd"/>
      <w:r w:rsidRPr="001E2BFB">
        <w:rPr>
          <w:rFonts w:ascii="Times New Roman" w:hAnsi="Times New Roman" w:cs="Times New Roman"/>
          <w:color w:val="131413"/>
          <w:sz w:val="20"/>
          <w:szCs w:val="20"/>
          <w:lang w:val="en-GB" w:bidi="mr-IN"/>
        </w:rPr>
        <w:t xml:space="preserve">-based indoor air quality monitoring platform that is shown in </w:t>
      </w:r>
      <w:r w:rsidRPr="001E2BFB">
        <w:rPr>
          <w:rFonts w:ascii="Times New Roman" w:hAnsi="Times New Roman" w:cs="Times New Roman"/>
          <w:color w:val="131413"/>
          <w:sz w:val="20"/>
          <w:szCs w:val="20"/>
          <w:lang w:val="en-GB" w:bidi="mr-IN"/>
        </w:rPr>
        <w:fldChar w:fldCharType="begin" w:fldLock="1"/>
      </w:r>
      <w:r w:rsidRPr="001E2BFB">
        <w:rPr>
          <w:rFonts w:ascii="Times New Roman" w:hAnsi="Times New Roman" w:cs="Times New Roman"/>
          <w:color w:val="131413"/>
          <w:sz w:val="20"/>
          <w:szCs w:val="20"/>
          <w:lang w:val="en-GB" w:bidi="mr-IN"/>
        </w:rPr>
        <w:instrText>ADDIN CSL_CITATION {"citationItems":[{"id":"ITEM-1","itemData":{"DOI":"10.1155/2020/8749764","ISSN":"16877268","abstract":"In this paper, an IoT-based indoor air quality monitoring platform, consisting of an air quality-sensing device called \"Smart-Air\" and a web server, is demonstrated. This platform relies on an IoT and a cloud computing technology to monitor indoor air quality in anywhere and anytime. Smart-Air has been developed based on the IoT technology to efficiently monitor the air quality and transmit the data to a web server via LTE in real time. The device is composed of a microcontroller, pollutant detection sensors, and LTE modem. In the research, the device was designed to measure a concentration of aerosol, VOC, CO, CO2, and temperature-humidity to monitor the air quality. Then, the device was successfully tested for reliability by following the prescribed procedure from the Ministry of Environment, Korea. Also, cloud computing has been integrated into a web server for analyzing the data from the device to classify and visualize indoor air quality according to the standards from the Ministry. An application was developed to help in monitoring the air quality. Thus, approved personnel can monitor the air quality at any time and from anywhere, via either the web server or the application. The web server stores all data in the cloud to provide resources for further analysis of indoor air quality. In addition, the platform has been successfully implemented in Hanyang University of Korea to demonstrate its feasibility.","author":[{"dropping-particle":"","family":"Jo","given":"Junho","non-dropping-particle":"","parse-names":false,"suffix":""},{"dropping-particle":"","family":"Jo","given":"Byungwan","non-dropping-particle":"","parse-names":false,"suffix":""},{"dropping-particle":"","family":"Kim","given":"Junghoon","non-dropping-particle":"","parse-names":false,"suffix":""},{"dropping-particle":"","family":"Kim","given":"Sungjun","non-dropping-particle":"","parse-names":false,"suffix":""},{"dropping-particle":"","family":"Han","given":"Woonyong","non-dropping-particle":"","parse-names":false,"suffix":""}],"container-title":"Journal of Sensors","id":"ITEM-1","issued":{"date-parts":[["2020"]]},"page":"13-15","title":"Development of an IoT-Based indoor air quality monitoring platform","type":"article-journal","volume":"2020"},"uris":["http://www.mendeley.com/documents/?uuid=7e445632-bf8d-4df6-88c2-33a9c96ee254"]}],"mendeley":{"formattedCitation":"[4]","plainTextFormattedCitation":"[4]","previouslyFormattedCitation":"[4]"},"properties":{"noteIndex":0},"schema":"https://github.com/citation-style-language/schema/raw/master/csl-citation.json"}</w:instrText>
      </w:r>
      <w:r w:rsidRPr="001E2BFB">
        <w:rPr>
          <w:rFonts w:ascii="Times New Roman" w:hAnsi="Times New Roman" w:cs="Times New Roman"/>
          <w:color w:val="131413"/>
          <w:sz w:val="20"/>
          <w:szCs w:val="20"/>
          <w:lang w:val="en-GB" w:bidi="mr-IN"/>
        </w:rPr>
        <w:fldChar w:fldCharType="separate"/>
      </w:r>
      <w:r w:rsidRPr="001E2BFB">
        <w:rPr>
          <w:rFonts w:ascii="Times New Roman" w:hAnsi="Times New Roman" w:cs="Times New Roman"/>
          <w:noProof/>
          <w:color w:val="131413"/>
          <w:sz w:val="20"/>
          <w:szCs w:val="20"/>
          <w:lang w:val="en-GB" w:bidi="mr-IN"/>
        </w:rPr>
        <w:t>[4]</w:t>
      </w:r>
      <w:r w:rsidRPr="001E2BFB">
        <w:rPr>
          <w:rFonts w:ascii="Times New Roman" w:hAnsi="Times New Roman" w:cs="Times New Roman"/>
          <w:color w:val="131413"/>
          <w:sz w:val="20"/>
          <w:szCs w:val="20"/>
          <w:lang w:val="en-GB" w:bidi="mr-IN"/>
        </w:rPr>
        <w:fldChar w:fldCharType="end"/>
      </w:r>
      <w:r w:rsidRPr="001E2BFB">
        <w:rPr>
          <w:rFonts w:ascii="Times New Roman" w:hAnsi="Times New Roman" w:cs="Times New Roman"/>
          <w:color w:val="131413"/>
          <w:sz w:val="20"/>
          <w:szCs w:val="20"/>
          <w:lang w:val="en-GB" w:bidi="mr-IN"/>
        </w:rPr>
        <w:t>. This platform uses cloud comp</w:t>
      </w:r>
      <w:r w:rsidR="0078774C">
        <w:rPr>
          <w:rFonts w:ascii="Times New Roman" w:hAnsi="Times New Roman" w:cs="Times New Roman"/>
          <w:color w:val="131413"/>
          <w:sz w:val="20"/>
          <w:szCs w:val="20"/>
          <w:lang w:val="en-GB" w:bidi="mr-IN"/>
        </w:rPr>
        <w:t xml:space="preserve">uting and the </w:t>
      </w:r>
      <w:proofErr w:type="spellStart"/>
      <w:r w:rsidR="0078774C">
        <w:rPr>
          <w:rFonts w:ascii="Times New Roman" w:hAnsi="Times New Roman" w:cs="Times New Roman"/>
          <w:color w:val="131413"/>
          <w:sz w:val="20"/>
          <w:szCs w:val="20"/>
          <w:lang w:val="en-GB" w:bidi="mr-IN"/>
        </w:rPr>
        <w:t>IoT</w:t>
      </w:r>
      <w:proofErr w:type="spellEnd"/>
      <w:r w:rsidR="0078774C">
        <w:rPr>
          <w:rFonts w:ascii="Times New Roman" w:hAnsi="Times New Roman" w:cs="Times New Roman"/>
          <w:color w:val="131413"/>
          <w:sz w:val="20"/>
          <w:szCs w:val="20"/>
          <w:lang w:val="en-GB" w:bidi="mr-IN"/>
        </w:rPr>
        <w:t xml:space="preserve"> sensors</w:t>
      </w:r>
      <w:r w:rsidRPr="001E2BFB">
        <w:rPr>
          <w:rFonts w:ascii="Times New Roman" w:hAnsi="Times New Roman" w:cs="Times New Roman"/>
          <w:color w:val="131413"/>
          <w:sz w:val="20"/>
          <w:szCs w:val="20"/>
          <w:lang w:val="en-GB" w:bidi="mr-IN"/>
        </w:rPr>
        <w:t xml:space="preserve"> to track</w:t>
      </w:r>
      <w:r w:rsidR="0078774C">
        <w:rPr>
          <w:rFonts w:ascii="Times New Roman" w:hAnsi="Times New Roman" w:cs="Times New Roman"/>
          <w:color w:val="131413"/>
          <w:sz w:val="20"/>
          <w:szCs w:val="20"/>
          <w:lang w:val="en-GB" w:bidi="mr-IN"/>
        </w:rPr>
        <w:t xml:space="preserve"> indoor air quality at any time. A</w:t>
      </w:r>
      <w:r w:rsidRPr="001E2BFB">
        <w:rPr>
          <w:rFonts w:ascii="Times New Roman" w:hAnsi="Times New Roman" w:cs="Times New Roman"/>
          <w:color w:val="131413"/>
          <w:sz w:val="20"/>
          <w:szCs w:val="20"/>
          <w:lang w:val="en-GB" w:bidi="mr-IN"/>
        </w:rPr>
        <w:t xml:space="preserve"> Smart-Air was created to effectively monitor air quality and send data to a web server through LTE in real time</w:t>
      </w:r>
      <w:r w:rsidR="0078774C">
        <w:rPr>
          <w:rFonts w:ascii="Times New Roman" w:hAnsi="Times New Roman" w:cs="Times New Roman"/>
          <w:color w:val="131413"/>
          <w:sz w:val="20"/>
          <w:szCs w:val="20"/>
          <w:lang w:val="en-GB" w:bidi="mr-IN"/>
        </w:rPr>
        <w:t xml:space="preserve">. </w:t>
      </w:r>
      <w:bookmarkStart w:id="0" w:name="_GoBack"/>
      <w:bookmarkEnd w:id="0"/>
      <w:r w:rsidRPr="001E2BFB">
        <w:rPr>
          <w:rFonts w:ascii="Times New Roman" w:hAnsi="Times New Roman" w:cs="Times New Roman"/>
          <w:color w:val="131413"/>
          <w:sz w:val="20"/>
          <w:szCs w:val="20"/>
          <w:lang w:val="en-GB" w:bidi="mr-IN"/>
        </w:rPr>
        <w:t xml:space="preserve">Additionally, testing using the platform were carried out and showed that it performed as expected and was user-friendly. </w:t>
      </w:r>
    </w:p>
    <w:p w14:paraId="67B2519E" w14:textId="35B7F8C4" w:rsidR="0055314A" w:rsidRPr="001E2BFB" w:rsidRDefault="005D3B4D" w:rsidP="001E2BFB">
      <w:pPr>
        <w:autoSpaceDE w:val="0"/>
        <w:autoSpaceDN w:val="0"/>
        <w:adjustRightInd w:val="0"/>
        <w:spacing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 xml:space="preserve">Presented in </w:t>
      </w:r>
      <w:r w:rsidRPr="001E2BFB">
        <w:rPr>
          <w:rFonts w:ascii="Times New Roman" w:hAnsi="Times New Roman" w:cs="Times New Roman"/>
          <w:sz w:val="20"/>
          <w:szCs w:val="20"/>
          <w:lang w:val="en-GB" w:bidi="mr-IN"/>
        </w:rPr>
        <w:fldChar w:fldCharType="begin" w:fldLock="1"/>
      </w:r>
      <w:r w:rsidRPr="001E2BFB">
        <w:rPr>
          <w:rFonts w:ascii="Times New Roman" w:hAnsi="Times New Roman" w:cs="Times New Roman"/>
          <w:sz w:val="20"/>
          <w:szCs w:val="20"/>
          <w:lang w:val="en-GB" w:bidi="mr-IN"/>
        </w:rPr>
        <w:instrText>ADDIN CSL_CITATION {"citationItems":[{"id":"ITEM-1","itemData":{"DOI":"10.3390/app12199450","ISSN":"20763417","abstract":"Featured Application: A generic Internet of Things (IoT) framework presented in this paper offers users a guide to the efficient use of commercially available software and hardware to monitor indoor air quality (IAQ). Findings from this study offer important insights for sensor selection, data integration, and other considerations when using the framework as a guide. IAQ monitoring studies have gained renewed interest post COVID-19. Furthermore, accessibility to the corresponding enabling technologies has improved considerably in terms of cost and requisite knowledge. This paper aims to outline the key decisions involved for researchers and building managers alike to seek to implement their own environmental monitoring study using commercially available hardware and software. To do so, this paper first outlines the essential elements or building blocks of an IoT architecture, detailing the design criteria for selecting various hardware and software. Secondly, it outlines the process of integrating these different components and the flow of data from IoT device to databases and end-user applications. To demonstrate this process, an IAQ monitoring study was conducted at an open-plan office. Our results demonstrated the framework can be adapted to different worksites with minor modifications and provide the flexibility to interchange components. The data collected can be easily integrated into open-source analytic software for visualization and to make informed decisions to manage IAQ. It is through this process that we provide recommendations on how other users may adopt similar frameworks.","author":[{"dropping-particle":"","family":"Yasin","given":"Alim","non-dropping-particle":"","parse-names":false,"suffix":""},{"dropping-particle":"","family":"Delaney","given":"James","non-dropping-particle":"","parse-names":false,"suffix":""},{"dropping-particle":"","family":"Cheng","given":"Chi Tsun","non-dropping-particle":"","parse-names":false,"suffix":""},{"dropping-particle":"","family":"Pang","given":"Toh Yen","non-dropping-particle":"","parse-names":false,"suffix":""}],"container-title":"Applied Sciences (Switzerland)","id":"ITEM-1","issue":"19","issued":{"date-parts":[["2022"]]},"title":"The Design and Implementation of an IoT Sensor-Based Indoor Air Quality Monitoring System Using Off-the-Shelf Devices","type":"article-journal","volume":"12"},"uris":["http://www.mendeley.com/documents/?uuid=a3260f48-8119-438f-a3ed-166cbfd4ac31"]}],"mendeley":{"formattedCitation":"[5]","plainTextFormattedCitation":"[5]","previouslyFormattedCitation":"[5]"},"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5]</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xml:space="preserve"> is an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 architecture that regular people, without the necessary engineering expertise, can utilise to conduct an environmental monitoring research. Users have the option to add or subtract sensors from this architecture based on their own needs. A case study of an open-plan office with a variety of sensors for monitoring various IAQ and thermal comfort parameters has been used to illustrate this. </w:t>
      </w:r>
    </w:p>
    <w:p w14:paraId="7301560F" w14:textId="77777777" w:rsidR="00B411A2" w:rsidRPr="001E2BFB" w:rsidRDefault="00B411A2" w:rsidP="00E37880">
      <w:pPr>
        <w:autoSpaceDE w:val="0"/>
        <w:autoSpaceDN w:val="0"/>
        <w:adjustRightInd w:val="0"/>
        <w:spacing w:after="0" w:line="240" w:lineRule="auto"/>
        <w:rPr>
          <w:rFonts w:ascii="Times New Roman" w:hAnsi="Times New Roman" w:cs="Times New Roman"/>
          <w:color w:val="000000" w:themeColor="text1"/>
          <w:sz w:val="20"/>
          <w:szCs w:val="20"/>
        </w:rPr>
      </w:pPr>
    </w:p>
    <w:p w14:paraId="58B13014" w14:textId="332F08DF" w:rsidR="00DC1142" w:rsidRPr="001E2BFB" w:rsidRDefault="001C0CC9" w:rsidP="00B411A2">
      <w:pPr>
        <w:jc w:val="center"/>
        <w:rPr>
          <w:rFonts w:ascii="Times New Roman" w:hAnsi="Times New Roman" w:cs="Times New Roman"/>
          <w:color w:val="000000" w:themeColor="text1"/>
          <w:sz w:val="20"/>
          <w:szCs w:val="20"/>
        </w:rPr>
      </w:pPr>
      <w:r w:rsidRPr="001E2BFB">
        <w:rPr>
          <w:rFonts w:ascii="Times New Roman" w:hAnsi="Times New Roman" w:cs="Times New Roman"/>
          <w:noProof/>
          <w:color w:val="000000" w:themeColor="text1"/>
          <w:sz w:val="20"/>
          <w:szCs w:val="20"/>
          <w:lang w:val="en-GB" w:eastAsia="en-GB" w:bidi="mr-IN"/>
        </w:rPr>
        <w:drawing>
          <wp:inline distT="0" distB="0" distL="0" distR="0" wp14:anchorId="7E6946EE" wp14:editId="4967E844">
            <wp:extent cx="3371850" cy="326993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lum bright="-20000" contrast="40000"/>
                      <a:extLst>
                        <a:ext uri="{28A0092B-C50C-407E-A947-70E740481C1C}">
                          <a14:useLocalDpi xmlns:a14="http://schemas.microsoft.com/office/drawing/2010/main" val="0"/>
                        </a:ext>
                      </a:extLst>
                    </a:blip>
                    <a:srcRect r="6588" b="9625"/>
                    <a:stretch/>
                  </pic:blipFill>
                  <pic:spPr bwMode="auto">
                    <a:xfrm>
                      <a:off x="0" y="0"/>
                      <a:ext cx="3373276" cy="3271313"/>
                    </a:xfrm>
                    <a:prstGeom prst="rect">
                      <a:avLst/>
                    </a:prstGeom>
                    <a:noFill/>
                    <a:ln>
                      <a:noFill/>
                    </a:ln>
                    <a:extLst>
                      <a:ext uri="{53640926-AAD7-44D8-BBD7-CCE9431645EC}">
                        <a14:shadowObscured xmlns:a14="http://schemas.microsoft.com/office/drawing/2010/main"/>
                      </a:ext>
                    </a:extLst>
                  </pic:spPr>
                </pic:pic>
              </a:graphicData>
            </a:graphic>
          </wp:inline>
        </w:drawing>
      </w:r>
    </w:p>
    <w:p w14:paraId="0C836EE6" w14:textId="4A1B610A" w:rsidR="00DC1142" w:rsidRPr="001E2BFB" w:rsidRDefault="0001001E" w:rsidP="0001001E">
      <w:pPr>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 xml:space="preserve">Fig. 3 Configuration of </w:t>
      </w:r>
      <w:proofErr w:type="spellStart"/>
      <w:r w:rsidRPr="001E2BFB">
        <w:rPr>
          <w:rFonts w:ascii="Times New Roman" w:hAnsi="Times New Roman" w:cs="Times New Roman"/>
          <w:b/>
          <w:bCs/>
          <w:color w:val="000000" w:themeColor="text1"/>
          <w:sz w:val="20"/>
          <w:szCs w:val="20"/>
        </w:rPr>
        <w:t>IoT</w:t>
      </w:r>
      <w:proofErr w:type="spellEnd"/>
      <w:r w:rsidRPr="001E2BFB">
        <w:rPr>
          <w:rFonts w:ascii="Times New Roman" w:hAnsi="Times New Roman" w:cs="Times New Roman"/>
          <w:b/>
          <w:bCs/>
          <w:color w:val="000000" w:themeColor="text1"/>
          <w:sz w:val="20"/>
          <w:szCs w:val="20"/>
        </w:rPr>
        <w:t xml:space="preserve"> based Indoor Air Quality Monitoring System [4]</w:t>
      </w:r>
    </w:p>
    <w:p w14:paraId="63C65FFB" w14:textId="0042163F" w:rsidR="00DC1142" w:rsidRPr="001E2BFB" w:rsidRDefault="005D3B4D" w:rsidP="001E2BFB">
      <w:pPr>
        <w:autoSpaceDE w:val="0"/>
        <w:autoSpaceDN w:val="0"/>
        <w:adjustRightInd w:val="0"/>
        <w:spacing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 xml:space="preserve">Living things as well as the entire ecosystem are dangerously at risk from air pollution. In </w:t>
      </w:r>
      <w:r w:rsidRPr="001E2BFB">
        <w:rPr>
          <w:rFonts w:ascii="Times New Roman" w:hAnsi="Times New Roman" w:cs="Times New Roman"/>
          <w:sz w:val="20"/>
          <w:szCs w:val="20"/>
          <w:lang w:val="en-GB" w:bidi="mr-IN"/>
        </w:rPr>
        <w:fldChar w:fldCharType="begin" w:fldLock="1"/>
      </w:r>
      <w:r w:rsidRPr="001E2BFB">
        <w:rPr>
          <w:rFonts w:ascii="Times New Roman" w:hAnsi="Times New Roman" w:cs="Times New Roman"/>
          <w:sz w:val="20"/>
          <w:szCs w:val="20"/>
          <w:lang w:val="en-GB" w:bidi="mr-IN"/>
        </w:rPr>
        <w:instrText>ADDIN CSL_CITATION {"citationItems":[{"id":"ITEM-1","itemData":{"DOI":"10.1007/978-3-030-03146-6_90","ISBN":"9783030031466","ISSN":"23674520","abstract":"Air pollution is a perilous threat to living organisms and the whole ecosystem. The purpose of this paper is to develop a self-configurable air pollution monitoring system which can monitor and predict air pollution by applying Internet of Things (IoT) and data mining technologies. Self-configurability of the device is the ability to regulate the frequency of monitoring based on pollutant predictions. Monitoring is done using the system developed in paper [1] which collects concentration of pollutants such as Carbon monoxide, harmful gases, dust level, meteorological parameters such as temperature along with GPS location. This paper deals with using the monitored data for prediction along with humidity information. Data mining technique, Regression is used to predict the level of pollutant. These predicted values in turn decides the mode of operation of the device. The monitored data send to ThingSpeak are further analyzed using MATLAB. Map of the location is updated using red and green markers based on the level of pollution. These data along with predicted pollutant levels in ThingSpeak can be viewed by the public.","author":[{"dropping-particle":"","family":"Binsy","given":"M. S.","non-dropping-particle":"","parse-names":false,"suffix":""},{"dropping-particle":"","family":"Sampath","given":"Nalini","non-dropping-particle":"","parse-names":false,"suffix":""}],"container-title":"Lecture Notes on Data Engineering and Communications Technologies","id":"ITEM-1","issued":{"date-parts":[["2019"]]},"number-of-pages":"786-798","publisher":"Springer International Publishing","title":"Self Configurable Air Pollution Monitoring System Using IoT and Data Mining Techniques","type":"book","volume":"26"},"uris":["http://www.mendeley.com/documents/?uuid=f28acea7-f02c-4fd5-b6f2-a19afcdd9436"]}],"mendeley":{"formattedCitation":"[6]","plainTextFormattedCitation":"[6]","previouslyFormattedCitation":"[6]"},"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6]</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a self-configurable air pollution monitoring system is created that uses Internet of Things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 and data mining technologies to track and forecast air pollution. The device's self-configurability is its capacity to adjust monitoring frequency in accordance with pollution estimates. Regression is a data mining approach used to forecast the degree of pollution. The device's mode of operation is then determined by these expected values. MATLAB is used to perform additional analysis on the monitored data sent to </w:t>
      </w:r>
      <w:proofErr w:type="spellStart"/>
      <w:r w:rsidRPr="001E2BFB">
        <w:rPr>
          <w:rFonts w:ascii="Times New Roman" w:hAnsi="Times New Roman" w:cs="Times New Roman"/>
          <w:sz w:val="20"/>
          <w:szCs w:val="20"/>
          <w:lang w:val="en-GB" w:bidi="mr-IN"/>
        </w:rPr>
        <w:t>ThingSpeak</w:t>
      </w:r>
      <w:proofErr w:type="spellEnd"/>
      <w:r w:rsidRPr="001E2BFB">
        <w:rPr>
          <w:rFonts w:ascii="Times New Roman" w:hAnsi="Times New Roman" w:cs="Times New Roman"/>
          <w:sz w:val="20"/>
          <w:szCs w:val="20"/>
          <w:lang w:val="en-GB" w:bidi="mr-IN"/>
        </w:rPr>
        <w:t xml:space="preserve">. </w:t>
      </w:r>
    </w:p>
    <w:p w14:paraId="51D09812" w14:textId="1C0B1BA6" w:rsidR="000243CD" w:rsidRPr="001E2BFB" w:rsidRDefault="000243CD" w:rsidP="001E2BFB">
      <w:pPr>
        <w:autoSpaceDE w:val="0"/>
        <w:autoSpaceDN w:val="0"/>
        <w:adjustRightInd w:val="0"/>
        <w:spacing w:before="240"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 xml:space="preserve">Real-time air quality monitoring system at a minimal cost is designed in </w:t>
      </w:r>
      <w:r w:rsidRPr="001E2BFB">
        <w:rPr>
          <w:rFonts w:ascii="Times New Roman" w:hAnsi="Times New Roman" w:cs="Times New Roman"/>
          <w:sz w:val="20"/>
          <w:szCs w:val="20"/>
          <w:lang w:val="en-GB" w:bidi="mr-IN"/>
        </w:rPr>
        <w:fldChar w:fldCharType="begin" w:fldLock="1"/>
      </w:r>
      <w:r w:rsidRPr="001E2BFB">
        <w:rPr>
          <w:rFonts w:ascii="Times New Roman" w:hAnsi="Times New Roman" w:cs="Times New Roman"/>
          <w:sz w:val="20"/>
          <w:szCs w:val="20"/>
          <w:lang w:val="en-GB" w:bidi="mr-IN"/>
        </w:rPr>
        <w:instrText>ADDIN CSL_CITATION {"citationItems":[{"id":"ITEM-1","itemData":{"DOI":"10.32604/cmc.2022.019431","ISSN":"15462226","abstract":"The impact of daily emissions of gaseous and particulate pollutants of machines and industries on human health and the environment has attracted increasing concerns. This impact has significantly led to a notable increase in mortality in the highly industrialized zones. Therefore, monitoring air quality and creating public awareness are important for a safer future, which led the governments globally to invest multi-billion in policymaking and solution stratification to address the problem. This study aims to design a real-time Internet of Things low-cost air quality monitoring system. The system utilizes air quality and carbon monoxide sensors for monitoring gaseous pollutants. Moreover, the system utilizes an Arduino Nano development board equipped with a WiFi module to effectively send readings to a ThingSpeak online channel platform for instantaneous and real-time display of air quality. The ThingSpeak uses HTTP protocols to send emails in raising awareness of poor air quality. The level of concentration is monitored graphically through channels with the help of ThingSpeak to aid remote communication. A threshold value is set. Thus, when pollutants have become unhealthy and harmful, the system trips off an alarm, and e-mail notifications are sent to the officials. The results have shown that the work was successfully implemented a design of a low-cost air quality monitoring system using Arduino and ThingSpeak, showing that an air quality system can be implemented using a low-cost technology, Arduino and ThingSpeak.","author":[{"dropping-particle":"","family":"Kelechi","given":"Anabi Hilary","non-dropping-particle":"","parse-names":false,"suffix":""},{"dropping-particle":"","family":"Alsharif","given":"Mohammed H.","non-dropping-particle":"","parse-names":false,"suffix":""},{"dropping-particle":"","family":"Agbaetuo","given":"Chidumebi","non-dropping-particle":"","parse-names":false,"suffix":""},{"dropping-particle":"","family":"Ubadike","given":"Osichinaka","non-dropping-particle":"","parse-names":false,"suffix":""},{"dropping-particle":"","family":"Aligbe","given":"Alex","non-dropping-particle":"","parse-names":false,"suffix":""},{"dropping-particle":"","family":"Uthansakul","given":"Peerapong","non-dropping-particle":"","parse-names":false,"suffix":""},{"dropping-particle":"","family":"Kannadasan","given":"Raju","non-dropping-particle":"","parse-names":false,"suffix":""},{"dropping-particle":"","family":"Aly","given":"Ayman A.","non-dropping-particle":"","parse-names":false,"suffix":""}],"container-title":"Computers, Materials and Continua","id":"ITEM-1","issue":"1","issued":{"date-parts":[["2021"]]},"page":"151-169","title":"Design of a low-cost air quality monitoring system using arduino and thingspeak","type":"article-journal","volume":"70"},"uris":["http://www.mendeley.com/documents/?uuid=7aa78542-d23c-4b78-98ee-a79895515224"]}],"mendeley":{"formattedCitation":"[7]","plainTextFormattedCitation":"[7]","previouslyFormattedCitation":"[7]"},"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7]</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xml:space="preserve">. For the purpose of monitoring gaseous contaminants, the system makes use of carbon monoxide and air quality sensors. Additionally, the system makes use of an Arduino Nano development board with a </w:t>
      </w:r>
      <w:proofErr w:type="spellStart"/>
      <w:r w:rsidRPr="001E2BFB">
        <w:rPr>
          <w:rFonts w:ascii="Times New Roman" w:hAnsi="Times New Roman" w:cs="Times New Roman"/>
          <w:sz w:val="20"/>
          <w:szCs w:val="20"/>
          <w:lang w:val="en-GB" w:bidi="mr-IN"/>
        </w:rPr>
        <w:t>WiFi</w:t>
      </w:r>
      <w:proofErr w:type="spellEnd"/>
      <w:r w:rsidRPr="001E2BFB">
        <w:rPr>
          <w:rFonts w:ascii="Times New Roman" w:hAnsi="Times New Roman" w:cs="Times New Roman"/>
          <w:sz w:val="20"/>
          <w:szCs w:val="20"/>
          <w:lang w:val="en-GB" w:bidi="mr-IN"/>
        </w:rPr>
        <w:t xml:space="preserve"> module to efficiently transmit readings to a </w:t>
      </w:r>
      <w:proofErr w:type="spellStart"/>
      <w:r w:rsidRPr="001E2BFB">
        <w:rPr>
          <w:rFonts w:ascii="Times New Roman" w:hAnsi="Times New Roman" w:cs="Times New Roman"/>
          <w:sz w:val="20"/>
          <w:szCs w:val="20"/>
          <w:lang w:val="en-GB" w:bidi="mr-IN"/>
        </w:rPr>
        <w:t>ThingSpeak</w:t>
      </w:r>
      <w:proofErr w:type="spellEnd"/>
      <w:r w:rsidRPr="001E2BFB">
        <w:rPr>
          <w:rFonts w:ascii="Times New Roman" w:hAnsi="Times New Roman" w:cs="Times New Roman"/>
          <w:sz w:val="20"/>
          <w:szCs w:val="20"/>
          <w:lang w:val="en-GB" w:bidi="mr-IN"/>
        </w:rPr>
        <w:t xml:space="preserve"> internet channel platform for immediate and real-time air quality display. The </w:t>
      </w:r>
      <w:proofErr w:type="spellStart"/>
      <w:r w:rsidRPr="001E2BFB">
        <w:rPr>
          <w:rFonts w:ascii="Times New Roman" w:hAnsi="Times New Roman" w:cs="Times New Roman"/>
          <w:sz w:val="20"/>
          <w:szCs w:val="20"/>
          <w:lang w:val="en-GB" w:bidi="mr-IN"/>
        </w:rPr>
        <w:t>ThingSpeak</w:t>
      </w:r>
      <w:proofErr w:type="spellEnd"/>
      <w:r w:rsidRPr="001E2BFB">
        <w:rPr>
          <w:rFonts w:ascii="Times New Roman" w:hAnsi="Times New Roman" w:cs="Times New Roman"/>
          <w:sz w:val="20"/>
          <w:szCs w:val="20"/>
          <w:lang w:val="en-GB" w:bidi="mr-IN"/>
        </w:rPr>
        <w:t xml:space="preserve"> uses HTTP protocols to send emails to inform people about the bad air. With the use of </w:t>
      </w:r>
      <w:proofErr w:type="spellStart"/>
      <w:r w:rsidRPr="001E2BFB">
        <w:rPr>
          <w:rFonts w:ascii="Times New Roman" w:hAnsi="Times New Roman" w:cs="Times New Roman"/>
          <w:sz w:val="20"/>
          <w:szCs w:val="20"/>
          <w:lang w:val="en-GB" w:bidi="mr-IN"/>
        </w:rPr>
        <w:t>ThingSpeak</w:t>
      </w:r>
      <w:proofErr w:type="spellEnd"/>
      <w:r w:rsidRPr="001E2BFB">
        <w:rPr>
          <w:rFonts w:ascii="Times New Roman" w:hAnsi="Times New Roman" w:cs="Times New Roman"/>
          <w:sz w:val="20"/>
          <w:szCs w:val="20"/>
          <w:lang w:val="en-GB" w:bidi="mr-IN"/>
        </w:rPr>
        <w:t xml:space="preserve">, the level of focus is graphically tracked through channels to facilitate distant communication. A </w:t>
      </w:r>
      <w:proofErr w:type="spellStart"/>
      <w:r w:rsidRPr="001E2BFB">
        <w:rPr>
          <w:rFonts w:ascii="Times New Roman" w:hAnsi="Times New Roman" w:cs="Times New Roman"/>
          <w:sz w:val="20"/>
          <w:szCs w:val="20"/>
          <w:lang w:val="en-GB" w:bidi="mr-IN"/>
        </w:rPr>
        <w:t>cutoff</w:t>
      </w:r>
      <w:proofErr w:type="spellEnd"/>
      <w:r w:rsidRPr="001E2BFB">
        <w:rPr>
          <w:rFonts w:ascii="Times New Roman" w:hAnsi="Times New Roman" w:cs="Times New Roman"/>
          <w:sz w:val="20"/>
          <w:szCs w:val="20"/>
          <w:lang w:val="en-GB" w:bidi="mr-IN"/>
        </w:rPr>
        <w:t xml:space="preserve"> point is established. As a result, the system triggers an alarm and alerts the authorities through email when contaminants reach unhealthy and dangerous levels.</w:t>
      </w:r>
    </w:p>
    <w:p w14:paraId="41720B41" w14:textId="7F6D79CB" w:rsidR="0084510A" w:rsidRPr="001E2BFB" w:rsidRDefault="000243CD" w:rsidP="001E2BFB">
      <w:pPr>
        <w:pStyle w:val="Default"/>
        <w:spacing w:before="240"/>
        <w:ind w:firstLine="360"/>
        <w:jc w:val="both"/>
        <w:rPr>
          <w:color w:val="0E101A"/>
          <w:sz w:val="20"/>
          <w:szCs w:val="20"/>
        </w:rPr>
      </w:pPr>
      <w:r w:rsidRPr="001E2BFB">
        <w:rPr>
          <w:color w:val="0E101A"/>
          <w:sz w:val="20"/>
          <w:szCs w:val="20"/>
        </w:rPr>
        <w:t xml:space="preserve">The authors in </w:t>
      </w:r>
      <w:r w:rsidRPr="001E2BFB">
        <w:rPr>
          <w:color w:val="0E101A"/>
          <w:sz w:val="20"/>
          <w:szCs w:val="20"/>
        </w:rPr>
        <w:fldChar w:fldCharType="begin" w:fldLock="1"/>
      </w:r>
      <w:r w:rsidR="001E2BFB" w:rsidRPr="001E2BFB">
        <w:rPr>
          <w:color w:val="0E101A"/>
          <w:sz w:val="20"/>
          <w:szCs w:val="20"/>
        </w:rPr>
        <w:instrText>ADDIN CSL_CITATION {"citationItems":[{"id":"ITEM-1","itemData":{"DOI":"10.1109/ODICON50556.2021.9428954","ISBN":"9781728176635","abstract":"Air pollution can have a terrible impact on the environment and human health Because of the release of lethal gases by vehicular emissions, factories, and elevated amounts of inhalable particulate matter in the atmosphere. It leads to Harmful effects on ecosystems, human health, and climate changes. Therefore, monitoring of pollutant levels in the air is required. In this paper, an Arduino microcontroller-based air quality monitoring system has been developed for measuring the various atmospheric parameters viz. carbon-monoxide, temperature, humidity, and methane using the respective sensors. The measurements were taken based on the parts per million (PPM) metrics and the data were collected through the sensors based LCD/serial-monitor for analyzing the result. Both graphical and numerical formats of results can help the user to a better understanding of the pollutant level in the air by which he/she can take necessary action.","author":[{"dropping-particle":"","family":"Vishwas","given":"Shubhajit","non-dropping-particle":"","parse-names":false,"suffix":""},{"dropping-particle":"","family":"Saha","given":"Sayantan","non-dropping-particle":"","parse-names":false,"suffix":""},{"dropping-particle":"","family":"Bhowmik","given":"Monali Nath","non-dropping-particle":"","parse-names":false,"suffix":""},{"dropping-particle":"","family":"Nath","given":"Amitabha","non-dropping-particle":"","parse-names":false,"suffix":""},{"dropping-particle":"","family":"Kundu","given":"Shyam S.","non-dropping-particle":"","parse-names":false,"suffix":""},{"dropping-particle":"","family":"Pradhan","given":"Sambhu Nath","non-dropping-particle":"","parse-names":false,"suffix":""},{"dropping-particle":"","family":"Sarkar","given":"Mitra Barun","non-dropping-particle":"","parse-names":false,"suffix":""}],"container-title":"1st Odisha International Conference on Electrical Power Engineering, Communication and Computing Technology, ODICON 2021","id":"ITEM-1","issue":"July","issued":{"date-parts":[["2021"]]},"title":"Design and development of arduino based portable air quality monitoring systems","type":"article-journal"},"uris":["http://www.mendeley.com/documents/?uuid=09762071-54ea-4b7d-bf0a-226c963939dc"]}],"mendeley":{"formattedCitation":"[8]","plainTextFormattedCitation":"[8]","previouslyFormattedCitation":"[8]"},"properties":{"noteIndex":0},"schema":"https://github.com/citation-style-language/schema/raw/master/csl-citation.json"}</w:instrText>
      </w:r>
      <w:r w:rsidRPr="001E2BFB">
        <w:rPr>
          <w:color w:val="0E101A"/>
          <w:sz w:val="20"/>
          <w:szCs w:val="20"/>
        </w:rPr>
        <w:fldChar w:fldCharType="separate"/>
      </w:r>
      <w:r w:rsidRPr="001E2BFB">
        <w:rPr>
          <w:noProof/>
          <w:color w:val="0E101A"/>
          <w:sz w:val="20"/>
          <w:szCs w:val="20"/>
        </w:rPr>
        <w:t>[8]</w:t>
      </w:r>
      <w:r w:rsidRPr="001E2BFB">
        <w:rPr>
          <w:color w:val="0E101A"/>
          <w:sz w:val="20"/>
          <w:szCs w:val="20"/>
        </w:rPr>
        <w:fldChar w:fldCharType="end"/>
      </w:r>
      <w:r w:rsidRPr="001E2BFB">
        <w:rPr>
          <w:color w:val="0E101A"/>
          <w:sz w:val="20"/>
          <w:szCs w:val="20"/>
        </w:rPr>
        <w:t xml:space="preserve"> describes the development of an air quality monitoring system utilising an Arduino microcontroller to measure the various atmospheric factors, including carbon monoxide, temperature, humidity, and methane, using the appropriate sensors. In order to analyse the results, the measurements were made using parts per million (PPM) metrics, and the data were gathered using sensors-based LCD/serial monitors. The user can have a better knowledge of the pollutant level in the air and take the necessary action by using both graphical and numerical representations of findings.</w:t>
      </w:r>
    </w:p>
    <w:p w14:paraId="2E60C107" w14:textId="1723AAEB" w:rsidR="002E606B" w:rsidRPr="001E2BFB" w:rsidRDefault="008902F4" w:rsidP="008902F4">
      <w:pPr>
        <w:pStyle w:val="ListParagraph"/>
        <w:numPr>
          <w:ilvl w:val="0"/>
          <w:numId w:val="15"/>
        </w:numPr>
        <w:spacing w:before="240"/>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AI BASED SYSTEMS</w:t>
      </w:r>
    </w:p>
    <w:p w14:paraId="6F4068C2" w14:textId="2E84F5FF" w:rsidR="0028337B" w:rsidRPr="001E2BFB" w:rsidRDefault="0028337B" w:rsidP="001E2BFB">
      <w:pPr>
        <w:pStyle w:val="Default"/>
        <w:ind w:firstLine="720"/>
        <w:jc w:val="both"/>
        <w:rPr>
          <w:sz w:val="20"/>
          <w:szCs w:val="20"/>
        </w:rPr>
      </w:pPr>
      <w:r w:rsidRPr="001E2BFB">
        <w:rPr>
          <w:sz w:val="20"/>
          <w:szCs w:val="20"/>
        </w:rPr>
        <w:t>An Artificial Intelligence utilizes experimental or theoretical prediction analysis, expected atmosphere automatic checking systems have sky-scraping accurateness, so far huge data collection and cost effective with multiple channels to perform unique outstanding roof, make it enormous balanced predictions, in the way intelligent agent prediction method to communicate with the Internet of Things (</w:t>
      </w:r>
      <w:proofErr w:type="spellStart"/>
      <w:r w:rsidRPr="001E2BFB">
        <w:rPr>
          <w:sz w:val="20"/>
          <w:szCs w:val="20"/>
        </w:rPr>
        <w:t>IoT</w:t>
      </w:r>
      <w:proofErr w:type="spellEnd"/>
      <w:r w:rsidRPr="001E2BFB">
        <w:rPr>
          <w:sz w:val="20"/>
          <w:szCs w:val="20"/>
        </w:rPr>
        <w:t xml:space="preserve">) into the field of environmental online or offline resources from various real-time operations sources like pollution calculations in current and existing environment, in these paper advance a sorting of continuous air pollution observe and monitor by utilize Internet of Things, proposed system container reduce the necessary equipment real-time cost into 2/3 since in past, required disaster convey procedures know how to be in use to boundary misfortune in practical request. </w:t>
      </w:r>
    </w:p>
    <w:p w14:paraId="73A37C68" w14:textId="0AB97768" w:rsidR="0028337B" w:rsidRPr="001E2BFB" w:rsidRDefault="00C91B40" w:rsidP="001E2BFB">
      <w:pPr>
        <w:spacing w:before="240"/>
        <w:ind w:firstLine="720"/>
        <w:jc w:val="both"/>
        <w:rPr>
          <w:rFonts w:ascii="Times New Roman" w:hAnsi="Times New Roman" w:cs="Times New Roman"/>
          <w:color w:val="000000" w:themeColor="text1"/>
          <w:sz w:val="20"/>
          <w:szCs w:val="20"/>
        </w:rPr>
      </w:pPr>
      <w:r w:rsidRPr="001E2BFB">
        <w:rPr>
          <w:rFonts w:ascii="Times New Roman" w:hAnsi="Times New Roman" w:cs="Times New Roman"/>
          <w:sz w:val="20"/>
          <w:szCs w:val="20"/>
        </w:rPr>
        <w:lastRenderedPageBreak/>
        <w:t xml:space="preserve">Authors in </w:t>
      </w:r>
      <w:r w:rsidRPr="001E2BFB">
        <w:rPr>
          <w:rFonts w:ascii="Times New Roman" w:hAnsi="Times New Roman" w:cs="Times New Roman"/>
          <w:sz w:val="20"/>
          <w:szCs w:val="20"/>
        </w:rPr>
        <w:fldChar w:fldCharType="begin" w:fldLock="1"/>
      </w:r>
      <w:r w:rsidR="001E2BFB" w:rsidRPr="001E2BFB">
        <w:rPr>
          <w:rFonts w:ascii="Times New Roman" w:hAnsi="Times New Roman" w:cs="Times New Roman"/>
          <w:sz w:val="20"/>
          <w:szCs w:val="20"/>
        </w:rPr>
        <w:instrText>ADDIN CSL_CITATION {"citationItems":[{"id":"ITEM-1","itemData":{"DOI":"10.37896/jxu14.7/187","ISSN":"10012400","author":[{"dropping-particle":"","family":"Sambana","given":"Bosubabu","non-dropping-particle":"","parse-names":false,"suffix":""}],"container-title":"Journal of Xidian University","id":"ITEM-1","issue":"7","issued":{"date-parts":[["2020"]]},"title":"An Artificial Intelligence based Air Pollution Prediction and Monitoring System using Internet of Things","type":"article-journal","volume":"14"},"uris":["http://www.mendeley.com/documents/?uuid=541c1250-a735-4890-9959-30ff24c9c50a"]}],"mendeley":{"formattedCitation":"[9]","plainTextFormattedCitation":"[9]","previouslyFormattedCitation":"[9]"},"properties":{"noteIndex":0},"schema":"https://github.com/citation-style-language/schema/raw/master/csl-citation.json"}</w:instrText>
      </w:r>
      <w:r w:rsidRPr="001E2BFB">
        <w:rPr>
          <w:rFonts w:ascii="Times New Roman" w:hAnsi="Times New Roman" w:cs="Times New Roman"/>
          <w:sz w:val="20"/>
          <w:szCs w:val="20"/>
        </w:rPr>
        <w:fldChar w:fldCharType="separate"/>
      </w:r>
      <w:r w:rsidR="0084510A" w:rsidRPr="001E2BFB">
        <w:rPr>
          <w:rFonts w:ascii="Times New Roman" w:hAnsi="Times New Roman" w:cs="Times New Roman"/>
          <w:noProof/>
          <w:sz w:val="20"/>
          <w:szCs w:val="20"/>
        </w:rPr>
        <w:t>[9]</w:t>
      </w:r>
      <w:r w:rsidRPr="001E2BFB">
        <w:rPr>
          <w:rFonts w:ascii="Times New Roman" w:hAnsi="Times New Roman" w:cs="Times New Roman"/>
          <w:sz w:val="20"/>
          <w:szCs w:val="20"/>
        </w:rPr>
        <w:fldChar w:fldCharType="end"/>
      </w:r>
      <w:r w:rsidRPr="001E2BFB">
        <w:rPr>
          <w:rFonts w:ascii="Times New Roman" w:hAnsi="Times New Roman" w:cs="Times New Roman"/>
          <w:sz w:val="20"/>
          <w:szCs w:val="20"/>
        </w:rPr>
        <w:t xml:space="preserve"> introduced</w:t>
      </w:r>
      <w:r w:rsidR="0028337B" w:rsidRPr="001E2BFB">
        <w:rPr>
          <w:rFonts w:ascii="Times New Roman" w:hAnsi="Times New Roman" w:cs="Times New Roman"/>
          <w:sz w:val="20"/>
          <w:szCs w:val="20"/>
        </w:rPr>
        <w:t xml:space="preserve"> an outline of the outcome of Artificial Intelligence measures scheduled the classification and upgrading of Environmental Decision Support Systems (EDSS), a powerful insurance of our condition be near a great extent conditional on the environment of the nearby statistics used near resolve on a proper preference.</w:t>
      </w:r>
    </w:p>
    <w:p w14:paraId="302B00E5" w14:textId="06543DAB" w:rsidR="002E606B" w:rsidRPr="001E2BFB" w:rsidRDefault="00C35B59" w:rsidP="001E2BFB">
      <w:pPr>
        <w:autoSpaceDE w:val="0"/>
        <w:autoSpaceDN w:val="0"/>
        <w:adjustRightInd w:val="0"/>
        <w:spacing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 xml:space="preserve">In order to inform residents of the dangers posed by the air they breathe, it is crucial to regularly monitor the air quality in metropolitan areas. However, due to their high costs, establishing conventional monitoring networks would not be practical in developing nations. Additionally, in order to prevent overexposure, it's crucial for the citizen to be aware of the existing and upcoming air quality in his current location. A low-cost approach that has been implemented in Lima city was reported in </w:t>
      </w:r>
      <w:r w:rsidRPr="001E2BFB">
        <w:rPr>
          <w:rFonts w:ascii="Times New Roman" w:hAnsi="Times New Roman" w:cs="Times New Roman"/>
          <w:sz w:val="20"/>
          <w:szCs w:val="20"/>
          <w:lang w:val="en-GB" w:bidi="mr-IN"/>
        </w:rPr>
        <w:fldChar w:fldCharType="begin" w:fldLock="1"/>
      </w:r>
      <w:r w:rsidR="001E2BFB" w:rsidRPr="001E2BFB">
        <w:rPr>
          <w:rFonts w:ascii="Times New Roman" w:hAnsi="Times New Roman" w:cs="Times New Roman"/>
          <w:sz w:val="20"/>
          <w:szCs w:val="20"/>
          <w:lang w:val="en-GB" w:bidi="mr-IN"/>
        </w:rPr>
        <w:instrText>ADDIN CSL_CITATION {"citationItems":[{"id":"ITEM-1","itemData":{"DOI":"10.3389/frsc.2022.849762","ISSN":"26249634","abstract":"Monitoring air quality is very important in urban areas to alert the citizens about the risks posed by the air they breathe. However, implementing conventional monitoring networks may be unfeasible in developing countries due to its high costs. In addition, it is important for the citizen to have current and future air information in the place where he is, to avoid overexposure. In the present work, we describe a low-cost solution deployed in Lima city that is composed of low-cost IoT stations, Artificial Intelligence models, and a web application that can deliver predicted air quality information in a graphical way (pollution maps). In a series of experiments, we assessed the quality of the temporal and spatial prediction. The error levels were satisfactory when compared to reference methods. Our proposal is a cost-effective solution that can help identify high-risk areas of exposure to airborne pollutants and can be replicated in places where there are no resources to implement reference networks.","author":[{"dropping-particle":"","family":"Montalvo","given":"Lourdes","non-dropping-particle":"","parse-names":false,"suffix":""},{"dropping-particle":"","family":"Fosca","given":"David","non-dropping-particle":"","parse-names":false,"suffix":""},{"dropping-particle":"","family":"Paredes","given":"Diego","non-dropping-particle":"","parse-names":false,"suffix":""},{"dropping-particle":"","family":"Abarca","given":"Monica","non-dropping-particle":"","parse-names":false,"suffix":""},{"dropping-particle":"","family":"Saito","given":"Carlos","non-dropping-particle":"","parse-names":false,"suffix":""},{"dropping-particle":"","family":"Villanueva","given":"Edwin","non-dropping-particle":"","parse-names":false,"suffix":""}],"container-title":"Frontiers in Sustainable Cities","id":"ITEM-1","issue":"July","issued":{"date-parts":[["2022"]]},"page":"1-15","title":"An Air Quality Monitoring and Forecasting System for Lima City With Low-Cost Sensors and Artificial Intelligence Models","type":"article-journal","volume":"4"},"uris":["http://www.mendeley.com/documents/?uuid=3d19565f-04e0-4899-a169-d0901b388f53"]}],"mendeley":{"formattedCitation":"[10]","plainTextFormattedCitation":"[10]","previouslyFormattedCitation":"[10]"},"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10]</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xml:space="preserve"> and is made up of cheap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 stations, AI models, and a web application that can offer anticipated air quality information in a graphical style (pollution maps). </w:t>
      </w:r>
    </w:p>
    <w:p w14:paraId="0A3C1BC4" w14:textId="32351C66" w:rsidR="002E606B" w:rsidRPr="001E2BFB" w:rsidRDefault="00C35B59" w:rsidP="001E2BFB">
      <w:pPr>
        <w:autoSpaceDE w:val="0"/>
        <w:autoSpaceDN w:val="0"/>
        <w:adjustRightInd w:val="0"/>
        <w:spacing w:before="240" w:after="0" w:line="240" w:lineRule="auto"/>
        <w:ind w:firstLine="720"/>
        <w:jc w:val="both"/>
        <w:rPr>
          <w:rFonts w:ascii="Times New Roman" w:hAnsi="Times New Roman" w:cs="Times New Roman"/>
          <w:sz w:val="20"/>
          <w:szCs w:val="20"/>
          <w:lang w:val="en-GB" w:bidi="mr-IN"/>
        </w:rPr>
      </w:pPr>
      <w:r w:rsidRPr="001E2BFB">
        <w:rPr>
          <w:rFonts w:ascii="Times New Roman" w:hAnsi="Times New Roman" w:cs="Times New Roman"/>
          <w:sz w:val="20"/>
          <w:szCs w:val="20"/>
          <w:lang w:val="en-GB" w:bidi="mr-IN"/>
        </w:rPr>
        <w:t xml:space="preserve">In </w:t>
      </w:r>
      <w:r w:rsidR="007C48F0" w:rsidRPr="001E2BFB">
        <w:rPr>
          <w:rFonts w:ascii="Times New Roman" w:hAnsi="Times New Roman" w:cs="Times New Roman"/>
          <w:sz w:val="20"/>
          <w:szCs w:val="20"/>
          <w:lang w:val="en-GB" w:bidi="mr-IN"/>
        </w:rPr>
        <w:fldChar w:fldCharType="begin" w:fldLock="1"/>
      </w:r>
      <w:r w:rsidR="001E2BFB" w:rsidRPr="001E2BFB">
        <w:rPr>
          <w:rFonts w:ascii="Times New Roman" w:hAnsi="Times New Roman" w:cs="Times New Roman"/>
          <w:sz w:val="20"/>
          <w:szCs w:val="20"/>
          <w:lang w:val="en-GB" w:bidi="mr-IN"/>
        </w:rPr>
        <w:instrText>ADDIN CSL_CITATION {"citationItems":[{"id":"ITEM-1","itemData":{"DOI":"10.1049/ntw2.12053","ISSN":"20474962","abstract":"Air pollution is one of the biggest concerns in the world but it has not been paid much attention in developing countries. It is necessary to design models and methods to understand air pollution in developing countries to reduce the rate of pollution. This paper proposes an Internet of Things (IoT) and Artificial Intelligence (AI)-based hybrid model to predict the Air Quality Index (AQI) with a practical case study of the public data sets. The sensor node is deployed in the city to collect air quality data. Moreover, this sensor node connects to the cloud server for collecting data at the firebase real-time database through a WiFi/5G network embedded in the raspberry controller. Carbon monoxide (CO) and fine particular matter PM2.5 sensors are integrated within a sensor node to monitor the AQI of the regions. A Kalman fis also applied to remove unwanted noise from the data collected through the sensor node. Models namely Artificial Neural Network (ANN), Support Vector Machine (SVM), k-nearest neighbour (k-NN), Convolutional Neural Networks (CNN), Long Short Term Memory (LSTM), CNN-LSTM, ensemble model, and a proposed model, that is, CNN-LSTM-Bayesian optimization algorithm (BOA) model, have been utilised to predict the AQI. The performance evaluation of models is done through statistical parameters, such as mean absolute error (MAE), root mean square error (RMSE), coefficient of determination (R2), and accuracy score on two different public data sets and compared with the baseline models. The performance of the CNN-LSTM-BOA model is better than baseline models in terms of above-mentioned statistical parameters as the accuracy reported is more than 97 %.This study can help predict the Air Quality Index and provide sufficient time to generate warning signals in the location.","author":[{"dropping-particle":"","family":"Kataria","given":"Aman","non-dropping-particle":"","parse-names":false,"suffix":""},{"dropping-particle":"","family":"Puri","given":"Vikram","non-dropping-particle":"","parse-names":false,"suffix":""}],"container-title":"IET Networks","id":"ITEM-1","issue":"6","issued":{"date-parts":[["2022"]]},"page":"221-233","title":"AI- and IoT-based hybrid model for air quality prediction in a smart city with network assistance","type":"article-journal","volume":"11"},"uris":["http://www.mendeley.com/documents/?uuid=6ae9e9a3-e749-44a0-bd5a-1b9caecdc89e"]}],"mendeley":{"formattedCitation":"[11]","plainTextFormattedCitation":"[11]","previouslyFormattedCitation":"[11]"},"properties":{"noteIndex":0},"schema":"https://github.com/citation-style-language/schema/raw/master/csl-citation.json"}</w:instrText>
      </w:r>
      <w:r w:rsidR="007C48F0" w:rsidRPr="001E2BFB">
        <w:rPr>
          <w:rFonts w:ascii="Times New Roman" w:hAnsi="Times New Roman" w:cs="Times New Roman"/>
          <w:sz w:val="20"/>
          <w:szCs w:val="20"/>
          <w:lang w:val="en-GB" w:bidi="mr-IN"/>
        </w:rPr>
        <w:fldChar w:fldCharType="separate"/>
      </w:r>
      <w:r w:rsidR="007C48F0" w:rsidRPr="001E2BFB">
        <w:rPr>
          <w:rFonts w:ascii="Times New Roman" w:hAnsi="Times New Roman" w:cs="Times New Roman"/>
          <w:noProof/>
          <w:sz w:val="20"/>
          <w:szCs w:val="20"/>
          <w:lang w:val="en-GB" w:bidi="mr-IN"/>
        </w:rPr>
        <w:t>[11]</w:t>
      </w:r>
      <w:r w:rsidR="007C48F0"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a hybrid methodology based on the Internet of Things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 and Artificial Intelligence (AI) is suggested to forecast the Air Quality Index (AQI) using a real-world case study using open data sets. To gather information on air quality, the sensor node is placed across the city. Additionally, this sensor node communicates to the cloud server via a </w:t>
      </w:r>
      <w:proofErr w:type="spellStart"/>
      <w:r w:rsidRPr="001E2BFB">
        <w:rPr>
          <w:rFonts w:ascii="Times New Roman" w:hAnsi="Times New Roman" w:cs="Times New Roman"/>
          <w:sz w:val="20"/>
          <w:szCs w:val="20"/>
          <w:lang w:val="en-GB" w:bidi="mr-IN"/>
        </w:rPr>
        <w:t>WiFi</w:t>
      </w:r>
      <w:proofErr w:type="spellEnd"/>
      <w:r w:rsidRPr="001E2BFB">
        <w:rPr>
          <w:rFonts w:ascii="Times New Roman" w:hAnsi="Times New Roman" w:cs="Times New Roman"/>
          <w:sz w:val="20"/>
          <w:szCs w:val="20"/>
          <w:lang w:val="en-GB" w:bidi="mr-IN"/>
        </w:rPr>
        <w:t xml:space="preserve">/5G network built within the raspberry controller in order to collect data at the Firebase Real-Time Database. To monitor the AQI of the areas, carbon monoxide (CO) and fine particulate matter PM2.5 sensors are combined into a sensor node. To eliminate undesired noise from the data gathered by the sensor node, a </w:t>
      </w:r>
      <w:proofErr w:type="spellStart"/>
      <w:r w:rsidRPr="001E2BFB">
        <w:rPr>
          <w:rFonts w:ascii="Times New Roman" w:hAnsi="Times New Roman" w:cs="Times New Roman"/>
          <w:sz w:val="20"/>
          <w:szCs w:val="20"/>
          <w:lang w:val="en-GB" w:bidi="mr-IN"/>
        </w:rPr>
        <w:t>Kalman</w:t>
      </w:r>
      <w:proofErr w:type="spellEnd"/>
      <w:r w:rsidRPr="001E2BFB">
        <w:rPr>
          <w:rFonts w:ascii="Times New Roman" w:hAnsi="Times New Roman" w:cs="Times New Roman"/>
          <w:sz w:val="20"/>
          <w:szCs w:val="20"/>
          <w:lang w:val="en-GB" w:bidi="mr-IN"/>
        </w:rPr>
        <w:t xml:space="preserve"> filter was also implemented. </w:t>
      </w:r>
      <w:r w:rsidR="007C48F0" w:rsidRPr="001E2BFB">
        <w:rPr>
          <w:rFonts w:ascii="Times New Roman" w:hAnsi="Times New Roman" w:cs="Times New Roman"/>
          <w:sz w:val="20"/>
          <w:szCs w:val="20"/>
          <w:lang w:val="en-GB" w:bidi="mr-IN"/>
        </w:rPr>
        <w:t xml:space="preserve">Various AI based prediction models </w:t>
      </w:r>
      <w:r w:rsidR="002E606B" w:rsidRPr="001E2BFB">
        <w:rPr>
          <w:rFonts w:ascii="Times New Roman" w:hAnsi="Times New Roman" w:cs="Times New Roman"/>
          <w:sz w:val="20"/>
          <w:szCs w:val="20"/>
          <w:lang w:val="en-GB" w:bidi="mr-IN"/>
        </w:rPr>
        <w:t>have been utilised to predict the AQI.</w:t>
      </w:r>
    </w:p>
    <w:p w14:paraId="08BEDE02" w14:textId="1D57AE86" w:rsidR="002E606B" w:rsidRPr="001E2BFB" w:rsidRDefault="002E606B" w:rsidP="000554E8">
      <w:pPr>
        <w:autoSpaceDE w:val="0"/>
        <w:autoSpaceDN w:val="0"/>
        <w:adjustRightInd w:val="0"/>
        <w:spacing w:after="0" w:line="240" w:lineRule="auto"/>
        <w:jc w:val="both"/>
        <w:rPr>
          <w:rFonts w:ascii="Times New Roman" w:hAnsi="Times New Roman" w:cs="Times New Roman"/>
          <w:sz w:val="20"/>
          <w:szCs w:val="20"/>
          <w:lang w:val="en-GB" w:bidi="mr-IN"/>
        </w:rPr>
      </w:pPr>
    </w:p>
    <w:p w14:paraId="47CEFC35" w14:textId="531D16C6" w:rsidR="002E606B" w:rsidRPr="001E2BFB" w:rsidRDefault="007C48F0" w:rsidP="001E2BFB">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1E2BFB">
        <w:rPr>
          <w:rFonts w:ascii="Times New Roman" w:hAnsi="Times New Roman" w:cs="Times New Roman"/>
          <w:sz w:val="20"/>
          <w:szCs w:val="20"/>
          <w:lang w:val="en-GB" w:bidi="mr-IN"/>
        </w:rPr>
        <w:t>The implementation and strategy for using artificial intelligence (AI) approaches in Internet of Things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 xml:space="preserve">)-based Air Pollution Monitoring and Forecasting are provided in </w:t>
      </w:r>
      <w:r w:rsidRPr="001E2BFB">
        <w:rPr>
          <w:rFonts w:ascii="Times New Roman" w:hAnsi="Times New Roman" w:cs="Times New Roman"/>
          <w:sz w:val="20"/>
          <w:szCs w:val="20"/>
          <w:lang w:val="en-GB" w:bidi="mr-IN"/>
        </w:rPr>
        <w:fldChar w:fldCharType="begin" w:fldLock="1"/>
      </w:r>
      <w:r w:rsidR="001E2BFB" w:rsidRPr="001E2BFB">
        <w:rPr>
          <w:rFonts w:ascii="Times New Roman" w:hAnsi="Times New Roman" w:cs="Times New Roman"/>
          <w:sz w:val="20"/>
          <w:szCs w:val="20"/>
          <w:lang w:val="en-GB" w:bidi="mr-IN"/>
        </w:rPr>
        <w:instrText>ADDIN CSL_CITATION {"citationItems":[{"id":"ITEM-1","itemData":{"DOI":"10.1088/1742-6596/2115/1/012016","ISSN":"17426596","abstract":"Air is one of the most fundamental constituents for the sustenance of life on earth. The consumption of non-renewable energy sources and industrial parameters steadily increases air pollution. These factors affect the welfare and prosperity of life on earth; therefore, the nature of Air Quality in our environment needs to be monitored continuously. This paper presents the execution and plan of Internet-of-Things (IoT) based Air Pollution Monitoring and Forecasting utilising Artificial Intelligent (AI) methods. Also, Online Dashboard was created for real-time monitoring of Air pollutants (both live and forecasted data) through 'firebase' from the Google cloud server. The air pollutants like Carbon Mono Oxide (CO), Ammonia (NH3), and Ozone (O3) layer information are collected from IoTbased sensor nodes in Vijayawada Region. Time Series modelling techniques like the Naive Bayes Model, Auto Regression Model (AR), Auto Regression Moving Average Model (ARMA), and Auto-Regression Integrating Moving Average Model (ARIMA) used to forecast the individual air pollutants aforementioned. The data collected from the IoT sensor node with a time frame is fed as input features for training the model, and optimised model parameters are obtained. The obtained model parameters are again verified with new unseen data for time. The performances of various Time Series models are validated with the help of performance indices like Mean Absolute Error (MAE) and Root Mean Square Error (RMSE). The machine learning algorithm flashed in Raspberry Pi-3. It acts as an edge computing device. The current air pollutants data and forecasted data are monitored for the next 4 hours through an online dashboard created in an open-source firebase from Google cloud service.","author":[{"dropping-particle":"","family":"Mani","given":"Geetha","non-dropping-particle":"","parse-names":false,"suffix":""},{"dropping-particle":"","family":"Viswanadhapalli","given":"Joshi Kumar","non-dropping-particle":"","parse-names":false,"suffix":""},{"dropping-particle":"","family":"Sriramalakshmi","given":"P.","non-dropping-particle":"","parse-names":false,"suffix":""}],"container-title":"Journal of Physics: Conference Series","id":"ITEM-1","issue":"1","issued":{"date-parts":[["2021"]]},"title":"AI powered IoT based Real-Time Air Pollution Monitoring and Forecasting","type":"article-journal","volume":"2115"},"uris":["http://www.mendeley.com/documents/?uuid=af251b2c-11ef-4e66-8350-c06f202e10be"]}],"mendeley":{"formattedCitation":"[12]","plainTextFormattedCitation":"[12]","previouslyFormattedCitation":"[12]"},"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12]</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xml:space="preserve">. Also developed was an online dashboard for 'firebase' from the Google cloud server for real-time monitoring of Air pollutants (both live and predicted data). Information about the ozone (O3) layer, ammonia (NH3), and carbon monoxide (CO) layers is gathered through </w:t>
      </w:r>
      <w:proofErr w:type="spellStart"/>
      <w:r w:rsidRPr="001E2BFB">
        <w:rPr>
          <w:rFonts w:ascii="Times New Roman" w:hAnsi="Times New Roman" w:cs="Times New Roman"/>
          <w:sz w:val="20"/>
          <w:szCs w:val="20"/>
          <w:lang w:val="en-GB" w:bidi="mr-IN"/>
        </w:rPr>
        <w:t>IoT</w:t>
      </w:r>
      <w:proofErr w:type="spellEnd"/>
      <w:r w:rsidRPr="001E2BFB">
        <w:rPr>
          <w:rFonts w:ascii="Times New Roman" w:hAnsi="Times New Roman" w:cs="Times New Roman"/>
          <w:sz w:val="20"/>
          <w:szCs w:val="20"/>
          <w:lang w:val="en-GB" w:bidi="mr-IN"/>
        </w:rPr>
        <w:t>-based sensor nodes in the Vijayawada Region. The aforementioned specific air contaminants were predicted using time series modelling techniques such the Naive Bayes Model, Auto Regression Model (AR), Auto Regression Moving Average Model (ARMA), and Auto-Regression Integrating Moving Average Model (ARIMA).</w:t>
      </w:r>
    </w:p>
    <w:p w14:paraId="1B9B3B88" w14:textId="79DAE955" w:rsidR="003459B3" w:rsidRPr="001E2BFB" w:rsidRDefault="007C48F0" w:rsidP="001E2BFB">
      <w:pPr>
        <w:autoSpaceDE w:val="0"/>
        <w:autoSpaceDN w:val="0"/>
        <w:adjustRightInd w:val="0"/>
        <w:spacing w:before="240" w:after="0" w:line="240" w:lineRule="auto"/>
        <w:ind w:firstLine="360"/>
        <w:jc w:val="both"/>
        <w:rPr>
          <w:rFonts w:ascii="Times New Roman" w:hAnsi="Times New Roman" w:cs="Times New Roman"/>
          <w:color w:val="000000" w:themeColor="text1"/>
          <w:sz w:val="20"/>
          <w:szCs w:val="20"/>
        </w:rPr>
      </w:pPr>
      <w:r w:rsidRPr="001E2BFB">
        <w:rPr>
          <w:rFonts w:ascii="Times New Roman" w:hAnsi="Times New Roman" w:cs="Times New Roman"/>
          <w:sz w:val="20"/>
          <w:szCs w:val="20"/>
          <w:lang w:val="en-GB" w:bidi="mr-IN"/>
        </w:rPr>
        <w:t xml:space="preserve">Using machine learning techniques and deep learning approaches, an end-to-end air quality forecasting model for smart city applications was developed in </w:t>
      </w:r>
      <w:r w:rsidRPr="001E2BFB">
        <w:rPr>
          <w:rFonts w:ascii="Times New Roman" w:hAnsi="Times New Roman" w:cs="Times New Roman"/>
          <w:sz w:val="20"/>
          <w:szCs w:val="20"/>
          <w:lang w:val="en-GB" w:bidi="mr-IN"/>
        </w:rPr>
        <w:fldChar w:fldCharType="begin" w:fldLock="1"/>
      </w:r>
      <w:r w:rsidR="001E2BFB" w:rsidRPr="001E2BFB">
        <w:rPr>
          <w:rFonts w:ascii="Times New Roman" w:hAnsi="Times New Roman" w:cs="Times New Roman"/>
          <w:sz w:val="20"/>
          <w:szCs w:val="20"/>
          <w:lang w:val="en-GB" w:bidi="mr-IN"/>
        </w:rPr>
        <w:instrText>ADDIN CSL_CITATION {"citationItems":[{"id":"ITEM-1","itemData":{"DOI":"10.7717/peerj-cs.1306","ISSN":"23765992","abstract":"Background. The environment has been significantly impacted by rapid urbanization, leading to a need for changes in climate change and pollution indicators. The 4IR offers a potential solution to efficiently manage these impacts. Smart city ecosystems can provide well-designed, sustainable, and safe cities that enable holistic climate change and global warming solutions through various community-centred initiatives. These include smart planning techniques, smart environment monitoring, and smart governance. An air quality intelligence platform, which operates as a complete measurement site for monitoring and governing air quality, has shown promising results in providing actionable insights. This article aims to highlight the potential of machine learning models in predicting air quality, providing data-driven strategic and sustainable solutions for smart cities. Methods. This study proposed an end-to-end air quality predictive model for smart city applications, utilizing four machine learning techniques and two deep learning techniques. These include Ada Boost, SVR, RF, KNN, MLP regressor and LSTM. The study was conducted in four different urban cities in Selangor, Malaysia, including Petaling Jaya, Banting, Klang, and Shah Alam. The model considered the air quality data of various pollution markers such as PM2.5, PM10, O3, and CO. Additionally, meteorological data including wind speed and wind direction were also considered, and their interactions with the pollutant markers were quantified. The study aimed to determine the correlation variance of the dependent variable in predicting air pollution and proposed a feature optimization process to reduce dimensionality and remove irrelevant features to enhance the prediction of PM2.5, improving the existing LSTM model. The study estimates the concentration of pollutants in the air based on training and highlights the contribution of feature optimization in air quality predictions through feature dimension reductions. Results. In this section, the results of predicting the concentration of pollutants (PM2.5, PM10, O3, and CO) in the air are presented in R2 and RMSE. In predicting the PM10 and PM2.5 concentration, LSTM performed the best overall high R2 values in the four study areas with the R2 values of 0.998, 0.995, 0.918, and 0.993 in Banting, Petaling, Klang and Shah Alam stations, respectively. The study indicated that among the studied pollution markers, PM2.5, PM10, NO2, wind speed and humidity are t…","author":[{"dropping-particle":"","family":"Neo","given":"En Xin","non-dropping-particle":"","parse-names":false,"suffix":""},{"dropping-particle":"","family":"Hasikin","given":"Khairunnisa","non-dropping-particle":"","parse-names":false,"suffix":""},{"dropping-particle":"","family":"Lai","given":"Khin Wee","non-dropping-particle":"","parse-names":false,"suffix":""},{"dropping-particle":"","family":"Mokhtar","given":"Mohd Istajib","non-dropping-particle":"","parse-names":false,"suffix":""},{"dropping-particle":"","family":"Azizan","given":"Muhammad Mokhzaini","non-dropping-particle":"","parse-names":false,"suffix":""},{"dropping-particle":"","family":"Hizaddin","given":"Hanee Farzana","non-dropping-particle":"","parse-names":false,"suffix":""},{"dropping-particle":"","family":"Razak","given":"Sarah Abdul","non-dropping-particle":"","parse-names":false,"suffix":""},{"dropping-particle":"","family":"Yanto","given":"","non-dropping-particle":"","parse-names":false,"suffix":""}],"container-title":"PeerJ Computer Science","id":"ITEM-1","issued":{"date-parts":[["2023"]]},"title":"Artificial intelligence-assisted air quality monitoring for smart city management","type":"article-journal","volume":"9"},"uris":["http://www.mendeley.com/documents/?uuid=11d2c27a-eaa3-4950-bfed-abcb37e0db31"]}],"mendeley":{"formattedCitation":"[13]","plainTextFormattedCitation":"[13]","previouslyFormattedCitation":"[13]"},"properties":{"noteIndex":0},"schema":"https://github.com/citation-style-language/schema/raw/master/csl-citation.json"}</w:instrText>
      </w:r>
      <w:r w:rsidRPr="001E2BFB">
        <w:rPr>
          <w:rFonts w:ascii="Times New Roman" w:hAnsi="Times New Roman" w:cs="Times New Roman"/>
          <w:sz w:val="20"/>
          <w:szCs w:val="20"/>
          <w:lang w:val="en-GB" w:bidi="mr-IN"/>
        </w:rPr>
        <w:fldChar w:fldCharType="separate"/>
      </w:r>
      <w:r w:rsidRPr="001E2BFB">
        <w:rPr>
          <w:rFonts w:ascii="Times New Roman" w:hAnsi="Times New Roman" w:cs="Times New Roman"/>
          <w:noProof/>
          <w:sz w:val="20"/>
          <w:szCs w:val="20"/>
          <w:lang w:val="en-GB" w:bidi="mr-IN"/>
        </w:rPr>
        <w:t>[13]</w:t>
      </w:r>
      <w:r w:rsidRPr="001E2BFB">
        <w:rPr>
          <w:rFonts w:ascii="Times New Roman" w:hAnsi="Times New Roman" w:cs="Times New Roman"/>
          <w:sz w:val="20"/>
          <w:szCs w:val="20"/>
          <w:lang w:val="en-GB" w:bidi="mr-IN"/>
        </w:rPr>
        <w:fldChar w:fldCharType="end"/>
      </w:r>
      <w:r w:rsidRPr="001E2BFB">
        <w:rPr>
          <w:rFonts w:ascii="Times New Roman" w:hAnsi="Times New Roman" w:cs="Times New Roman"/>
          <w:sz w:val="20"/>
          <w:szCs w:val="20"/>
          <w:lang w:val="en-GB" w:bidi="mr-IN"/>
        </w:rPr>
        <w:t>. The air quality data for different pollution markers, including PM2.5, PM10, O3, and CO, were taken into account by the model. The study uses training to estimate the amount of contaminants in the air and emphasises the role of feature optimisation in predicting air quality through feature dimension reductions.</w:t>
      </w:r>
    </w:p>
    <w:p w14:paraId="2E0A0E49" w14:textId="07C6D67E" w:rsidR="00B3438A" w:rsidRPr="001E2BFB" w:rsidRDefault="008902F4" w:rsidP="008902F4">
      <w:pPr>
        <w:pStyle w:val="ListParagraph"/>
        <w:numPr>
          <w:ilvl w:val="0"/>
          <w:numId w:val="15"/>
        </w:numPr>
        <w:spacing w:before="240"/>
        <w:jc w:val="center"/>
        <w:rPr>
          <w:rFonts w:ascii="Times New Roman" w:hAnsi="Times New Roman" w:cs="Times New Roman"/>
          <w:b/>
          <w:bCs/>
          <w:color w:val="000000" w:themeColor="text1"/>
          <w:sz w:val="20"/>
          <w:szCs w:val="20"/>
        </w:rPr>
      </w:pPr>
      <w:r w:rsidRPr="001E2BFB">
        <w:rPr>
          <w:rFonts w:ascii="Times New Roman" w:hAnsi="Times New Roman" w:cs="Times New Roman"/>
          <w:b/>
          <w:bCs/>
          <w:color w:val="000000" w:themeColor="text1"/>
          <w:sz w:val="20"/>
          <w:szCs w:val="20"/>
        </w:rPr>
        <w:t>CONCLUSION</w:t>
      </w:r>
    </w:p>
    <w:p w14:paraId="1D7430EE" w14:textId="77777777" w:rsidR="00BB196A" w:rsidRPr="00BB196A" w:rsidRDefault="00BB196A"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BB196A">
        <w:rPr>
          <w:rFonts w:ascii="Times New Roman" w:eastAsia="Times New Roman" w:hAnsi="Times New Roman" w:cs="Times New Roman"/>
          <w:sz w:val="20"/>
          <w:szCs w:val="20"/>
          <w:lang w:val="en-GB" w:eastAsia="en-GB" w:bidi="mr-IN"/>
        </w:rPr>
        <w:t>In conclusion, the recent trends in Artificial Intelligence (AI) and Internet of Things (</w:t>
      </w:r>
      <w:proofErr w:type="spellStart"/>
      <w:r w:rsidRPr="00BB196A">
        <w:rPr>
          <w:rFonts w:ascii="Times New Roman" w:eastAsia="Times New Roman" w:hAnsi="Times New Roman" w:cs="Times New Roman"/>
          <w:sz w:val="20"/>
          <w:szCs w:val="20"/>
          <w:lang w:val="en-GB" w:eastAsia="en-GB" w:bidi="mr-IN"/>
        </w:rPr>
        <w:t>IoT</w:t>
      </w:r>
      <w:proofErr w:type="spellEnd"/>
      <w:r w:rsidRPr="00BB196A">
        <w:rPr>
          <w:rFonts w:ascii="Times New Roman" w:eastAsia="Times New Roman" w:hAnsi="Times New Roman" w:cs="Times New Roman"/>
          <w:sz w:val="20"/>
          <w:szCs w:val="20"/>
          <w:lang w:val="en-GB" w:eastAsia="en-GB" w:bidi="mr-IN"/>
        </w:rPr>
        <w:t xml:space="preserve">) based Air Quality Monitoring Systems show promising advancements and innovations in the field of environmental monitoring. The integration of AI with </w:t>
      </w:r>
      <w:proofErr w:type="spellStart"/>
      <w:r w:rsidRPr="00BB196A">
        <w:rPr>
          <w:rFonts w:ascii="Times New Roman" w:eastAsia="Times New Roman" w:hAnsi="Times New Roman" w:cs="Times New Roman"/>
          <w:sz w:val="20"/>
          <w:szCs w:val="20"/>
          <w:lang w:val="en-GB" w:eastAsia="en-GB" w:bidi="mr-IN"/>
        </w:rPr>
        <w:t>IoT</w:t>
      </w:r>
      <w:proofErr w:type="spellEnd"/>
      <w:r w:rsidRPr="00BB196A">
        <w:rPr>
          <w:rFonts w:ascii="Times New Roman" w:eastAsia="Times New Roman" w:hAnsi="Times New Roman" w:cs="Times New Roman"/>
          <w:sz w:val="20"/>
          <w:szCs w:val="20"/>
          <w:lang w:val="en-GB" w:eastAsia="en-GB" w:bidi="mr-IN"/>
        </w:rPr>
        <w:t xml:space="preserve"> has enabled more efficient and accurate data collection, analysis, and interpretation, leading to better insights into air quality conditions.</w:t>
      </w:r>
    </w:p>
    <w:p w14:paraId="0D85D01D" w14:textId="77777777" w:rsidR="00BB196A" w:rsidRPr="00BB196A" w:rsidRDefault="00BB196A" w:rsidP="001E2BFB">
      <w:pPr>
        <w:spacing w:before="100" w:beforeAutospacing="1" w:after="100" w:afterAutospacing="1" w:line="240" w:lineRule="auto"/>
        <w:ind w:firstLine="720"/>
        <w:jc w:val="both"/>
        <w:rPr>
          <w:rFonts w:ascii="Times New Roman" w:eastAsia="Times New Roman" w:hAnsi="Times New Roman" w:cs="Times New Roman"/>
          <w:sz w:val="20"/>
          <w:szCs w:val="20"/>
          <w:lang w:val="en-GB" w:eastAsia="en-GB" w:bidi="mr-IN"/>
        </w:rPr>
      </w:pPr>
      <w:r w:rsidRPr="00BB196A">
        <w:rPr>
          <w:rFonts w:ascii="Times New Roman" w:eastAsia="Times New Roman" w:hAnsi="Times New Roman" w:cs="Times New Roman"/>
          <w:sz w:val="20"/>
          <w:szCs w:val="20"/>
          <w:lang w:val="en-GB" w:eastAsia="en-GB" w:bidi="mr-IN"/>
        </w:rPr>
        <w:t xml:space="preserve">The use of advanced sensor technologies has made air quality monitoring more accessible and cost-effective, allowing for widespread deployment of monitoring devices in various settings. Real-time data visualization and predictive </w:t>
      </w:r>
      <w:proofErr w:type="spellStart"/>
      <w:r w:rsidRPr="00BB196A">
        <w:rPr>
          <w:rFonts w:ascii="Times New Roman" w:eastAsia="Times New Roman" w:hAnsi="Times New Roman" w:cs="Times New Roman"/>
          <w:sz w:val="20"/>
          <w:szCs w:val="20"/>
          <w:lang w:val="en-GB" w:eastAsia="en-GB" w:bidi="mr-IN"/>
        </w:rPr>
        <w:t>modeling</w:t>
      </w:r>
      <w:proofErr w:type="spellEnd"/>
      <w:r w:rsidRPr="00BB196A">
        <w:rPr>
          <w:rFonts w:ascii="Times New Roman" w:eastAsia="Times New Roman" w:hAnsi="Times New Roman" w:cs="Times New Roman"/>
          <w:sz w:val="20"/>
          <w:szCs w:val="20"/>
          <w:lang w:val="en-GB" w:eastAsia="en-GB" w:bidi="mr-IN"/>
        </w:rPr>
        <w:t xml:space="preserve"> capabilities have empowered individuals, communities, and policymakers to make informed decisions to safeguard public health and mitigate the impacts of air pollution.</w:t>
      </w:r>
    </w:p>
    <w:p w14:paraId="602D46E3" w14:textId="51FC076B" w:rsidR="00B3438A" w:rsidRPr="008902F4" w:rsidRDefault="008902F4" w:rsidP="008902F4">
      <w:pPr>
        <w:pStyle w:val="ListParagraph"/>
        <w:ind w:left="722"/>
        <w:jc w:val="center"/>
        <w:rPr>
          <w:rFonts w:ascii="Times New Roman" w:hAnsi="Times New Roman" w:cs="Times New Roman"/>
          <w:b/>
          <w:bCs/>
          <w:color w:val="000000" w:themeColor="text1"/>
          <w:sz w:val="20"/>
          <w:szCs w:val="20"/>
        </w:rPr>
      </w:pPr>
      <w:r w:rsidRPr="008902F4">
        <w:rPr>
          <w:rFonts w:ascii="Times New Roman" w:hAnsi="Times New Roman" w:cs="Times New Roman"/>
          <w:b/>
          <w:bCs/>
          <w:color w:val="000000" w:themeColor="text1"/>
          <w:sz w:val="20"/>
          <w:szCs w:val="20"/>
        </w:rPr>
        <w:t>REFERENCES</w:t>
      </w:r>
    </w:p>
    <w:p w14:paraId="7FB36DA5" w14:textId="55A5C262"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color w:val="000000" w:themeColor="text1"/>
          <w:sz w:val="16"/>
          <w:szCs w:val="16"/>
        </w:rPr>
        <w:fldChar w:fldCharType="begin" w:fldLock="1"/>
      </w:r>
      <w:r w:rsidRPr="001E2BFB">
        <w:rPr>
          <w:rFonts w:ascii="Times New Roman" w:hAnsi="Times New Roman" w:cs="Times New Roman"/>
          <w:color w:val="000000" w:themeColor="text1"/>
          <w:sz w:val="16"/>
          <w:szCs w:val="16"/>
        </w:rPr>
        <w:instrText xml:space="preserve">ADDIN Mendeley Bibliography CSL_BIBLIOGRAPHY </w:instrText>
      </w:r>
      <w:r w:rsidRPr="001E2BFB">
        <w:rPr>
          <w:rFonts w:ascii="Times New Roman" w:hAnsi="Times New Roman" w:cs="Times New Roman"/>
          <w:color w:val="000000" w:themeColor="text1"/>
          <w:sz w:val="16"/>
          <w:szCs w:val="16"/>
        </w:rPr>
        <w:fldChar w:fldCharType="separate"/>
      </w:r>
      <w:r w:rsidRPr="001E2BFB">
        <w:rPr>
          <w:rFonts w:ascii="Times New Roman" w:hAnsi="Times New Roman" w:cs="Times New Roman"/>
          <w:noProof/>
          <w:sz w:val="16"/>
          <w:szCs w:val="16"/>
        </w:rPr>
        <w:t>[1]</w:t>
      </w:r>
      <w:r w:rsidRPr="001E2BFB">
        <w:rPr>
          <w:rFonts w:ascii="Times New Roman" w:hAnsi="Times New Roman" w:cs="Times New Roman"/>
          <w:noProof/>
          <w:sz w:val="16"/>
          <w:szCs w:val="16"/>
        </w:rPr>
        <w:tab/>
        <w:t xml:space="preserve">M. Hussain, F. Ghazanfar, S. Aleem, M. Hai, A. Karim, and K. Hussain, “Design of Low Cost, Energy Efficient, IoT Enabled, Air Quality Monitoring System with Cloud Based Data Logging, Analytics and AI,” </w:t>
      </w:r>
      <w:r w:rsidRPr="001E2BFB">
        <w:rPr>
          <w:rFonts w:ascii="Times New Roman" w:hAnsi="Times New Roman" w:cs="Times New Roman"/>
          <w:i/>
          <w:iCs/>
          <w:noProof/>
          <w:sz w:val="16"/>
          <w:szCs w:val="16"/>
        </w:rPr>
        <w:t>2020 Int. Conf. Emerg. Trends Smart Technol. ICETST 2020</w:t>
      </w:r>
      <w:r w:rsidRPr="001E2BFB">
        <w:rPr>
          <w:rFonts w:ascii="Times New Roman" w:hAnsi="Times New Roman" w:cs="Times New Roman"/>
          <w:noProof/>
          <w:sz w:val="16"/>
          <w:szCs w:val="16"/>
        </w:rPr>
        <w:t>, 2020, doi: 10.1109/ICETST49965.2020.9080705.</w:t>
      </w:r>
    </w:p>
    <w:p w14:paraId="21824C1A"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2]</w:t>
      </w:r>
      <w:r w:rsidRPr="001E2BFB">
        <w:rPr>
          <w:rFonts w:ascii="Times New Roman" w:hAnsi="Times New Roman" w:cs="Times New Roman"/>
          <w:noProof/>
          <w:sz w:val="16"/>
          <w:szCs w:val="16"/>
        </w:rPr>
        <w:tab/>
        <w:t xml:space="preserve">D. Singh, M. Dahiya, R. Kumar, and C. Nanda, “No Title,” </w:t>
      </w:r>
      <w:r w:rsidRPr="001E2BFB">
        <w:rPr>
          <w:rFonts w:ascii="Times New Roman" w:hAnsi="Times New Roman" w:cs="Times New Roman"/>
          <w:i/>
          <w:iCs/>
          <w:noProof/>
          <w:sz w:val="16"/>
          <w:szCs w:val="16"/>
        </w:rPr>
        <w:t>J. Environ. Manage.</w:t>
      </w:r>
      <w:r w:rsidRPr="001E2BFB">
        <w:rPr>
          <w:rFonts w:ascii="Times New Roman" w:hAnsi="Times New Roman" w:cs="Times New Roman"/>
          <w:noProof/>
          <w:sz w:val="16"/>
          <w:szCs w:val="16"/>
        </w:rPr>
        <w:t>, vol. 289, 2021.</w:t>
      </w:r>
    </w:p>
    <w:p w14:paraId="1EAE5059"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3]</w:t>
      </w:r>
      <w:r w:rsidRPr="001E2BFB">
        <w:rPr>
          <w:rFonts w:ascii="Times New Roman" w:hAnsi="Times New Roman" w:cs="Times New Roman"/>
          <w:noProof/>
          <w:sz w:val="16"/>
          <w:szCs w:val="16"/>
        </w:rPr>
        <w:tab/>
        <w:t xml:space="preserve">T. H. Mujawar, P. Prabhakar, V. Chaudhary, and L. Deshmukh, “Design and Development of Air Quality Monitoring System for Solapur City Using Smart Technologies: WSN and IoT,” </w:t>
      </w:r>
      <w:r w:rsidRPr="001E2BFB">
        <w:rPr>
          <w:rFonts w:ascii="Times New Roman" w:hAnsi="Times New Roman" w:cs="Times New Roman"/>
          <w:i/>
          <w:iCs/>
          <w:noProof/>
          <w:sz w:val="16"/>
          <w:szCs w:val="16"/>
        </w:rPr>
        <w:t>Intech</w:t>
      </w:r>
      <w:r w:rsidRPr="001E2BFB">
        <w:rPr>
          <w:rFonts w:ascii="Times New Roman" w:hAnsi="Times New Roman" w:cs="Times New Roman"/>
          <w:noProof/>
          <w:sz w:val="16"/>
          <w:szCs w:val="16"/>
        </w:rPr>
        <w:t>, vol. 11, p. 13, 2016, [Online]. Available: https://www.intechopen.com/books/advanced-biometric-technologies/liveness-detection-in-biometrics.</w:t>
      </w:r>
    </w:p>
    <w:p w14:paraId="204D2413"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4]</w:t>
      </w:r>
      <w:r w:rsidRPr="001E2BFB">
        <w:rPr>
          <w:rFonts w:ascii="Times New Roman" w:hAnsi="Times New Roman" w:cs="Times New Roman"/>
          <w:noProof/>
          <w:sz w:val="16"/>
          <w:szCs w:val="16"/>
        </w:rPr>
        <w:tab/>
        <w:t xml:space="preserve">J. Jo, B. Jo, J. Kim, S. Kim, and W. Han, “Development of an IoT-Based indoor air quality monitoring platform,” </w:t>
      </w:r>
      <w:r w:rsidRPr="001E2BFB">
        <w:rPr>
          <w:rFonts w:ascii="Times New Roman" w:hAnsi="Times New Roman" w:cs="Times New Roman"/>
          <w:i/>
          <w:iCs/>
          <w:noProof/>
          <w:sz w:val="16"/>
          <w:szCs w:val="16"/>
        </w:rPr>
        <w:t>J. Sensors</w:t>
      </w:r>
      <w:r w:rsidRPr="001E2BFB">
        <w:rPr>
          <w:rFonts w:ascii="Times New Roman" w:hAnsi="Times New Roman" w:cs="Times New Roman"/>
          <w:noProof/>
          <w:sz w:val="16"/>
          <w:szCs w:val="16"/>
        </w:rPr>
        <w:t>, vol. 2020, pp. 13–15, 2020, doi: 10.1155/2020/8749764.</w:t>
      </w:r>
    </w:p>
    <w:p w14:paraId="4A6DBA27"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5]</w:t>
      </w:r>
      <w:r w:rsidRPr="001E2BFB">
        <w:rPr>
          <w:rFonts w:ascii="Times New Roman" w:hAnsi="Times New Roman" w:cs="Times New Roman"/>
          <w:noProof/>
          <w:sz w:val="16"/>
          <w:szCs w:val="16"/>
        </w:rPr>
        <w:tab/>
        <w:t xml:space="preserve">A. Yasin, J. Delaney, C. T. Cheng, and T. Y. Pang, “The Design and Implementation of an IoT Sensor-Based Indoor Air Quality Monitoring System Using Off-the-Shelf Devices,” </w:t>
      </w:r>
      <w:r w:rsidRPr="001E2BFB">
        <w:rPr>
          <w:rFonts w:ascii="Times New Roman" w:hAnsi="Times New Roman" w:cs="Times New Roman"/>
          <w:i/>
          <w:iCs/>
          <w:noProof/>
          <w:sz w:val="16"/>
          <w:szCs w:val="16"/>
        </w:rPr>
        <w:t>Appl. Sci.</w:t>
      </w:r>
      <w:r w:rsidRPr="001E2BFB">
        <w:rPr>
          <w:rFonts w:ascii="Times New Roman" w:hAnsi="Times New Roman" w:cs="Times New Roman"/>
          <w:noProof/>
          <w:sz w:val="16"/>
          <w:szCs w:val="16"/>
        </w:rPr>
        <w:t>, vol. 12, no. 19, 2022, doi: 10.3390/app12199450.</w:t>
      </w:r>
    </w:p>
    <w:p w14:paraId="6E8B4E6B"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6]</w:t>
      </w:r>
      <w:r w:rsidRPr="001E2BFB">
        <w:rPr>
          <w:rFonts w:ascii="Times New Roman" w:hAnsi="Times New Roman" w:cs="Times New Roman"/>
          <w:noProof/>
          <w:sz w:val="16"/>
          <w:szCs w:val="16"/>
        </w:rPr>
        <w:tab/>
        <w:t xml:space="preserve">M. S. Binsy and N. Sampath, </w:t>
      </w:r>
      <w:r w:rsidRPr="001E2BFB">
        <w:rPr>
          <w:rFonts w:ascii="Times New Roman" w:hAnsi="Times New Roman" w:cs="Times New Roman"/>
          <w:i/>
          <w:iCs/>
          <w:noProof/>
          <w:sz w:val="16"/>
          <w:szCs w:val="16"/>
        </w:rPr>
        <w:t>Self Configurable Air Pollution Monitoring System Using IoT and Data Mining Techniques</w:t>
      </w:r>
      <w:r w:rsidRPr="001E2BFB">
        <w:rPr>
          <w:rFonts w:ascii="Times New Roman" w:hAnsi="Times New Roman" w:cs="Times New Roman"/>
          <w:noProof/>
          <w:sz w:val="16"/>
          <w:szCs w:val="16"/>
        </w:rPr>
        <w:t>, vol. 26. Springer International Publishing, 2019.</w:t>
      </w:r>
    </w:p>
    <w:p w14:paraId="714C606B"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7]</w:t>
      </w:r>
      <w:r w:rsidRPr="001E2BFB">
        <w:rPr>
          <w:rFonts w:ascii="Times New Roman" w:hAnsi="Times New Roman" w:cs="Times New Roman"/>
          <w:noProof/>
          <w:sz w:val="16"/>
          <w:szCs w:val="16"/>
        </w:rPr>
        <w:tab/>
        <w:t xml:space="preserve">A. H. Kelechi </w:t>
      </w:r>
      <w:r w:rsidRPr="001E2BFB">
        <w:rPr>
          <w:rFonts w:ascii="Times New Roman" w:hAnsi="Times New Roman" w:cs="Times New Roman"/>
          <w:i/>
          <w:iCs/>
          <w:noProof/>
          <w:sz w:val="16"/>
          <w:szCs w:val="16"/>
        </w:rPr>
        <w:t>et al.</w:t>
      </w:r>
      <w:r w:rsidRPr="001E2BFB">
        <w:rPr>
          <w:rFonts w:ascii="Times New Roman" w:hAnsi="Times New Roman" w:cs="Times New Roman"/>
          <w:noProof/>
          <w:sz w:val="16"/>
          <w:szCs w:val="16"/>
        </w:rPr>
        <w:t xml:space="preserve">, “Design of a low-cost air quality monitoring system using arduino and thingspeak,” </w:t>
      </w:r>
      <w:r w:rsidRPr="001E2BFB">
        <w:rPr>
          <w:rFonts w:ascii="Times New Roman" w:hAnsi="Times New Roman" w:cs="Times New Roman"/>
          <w:i/>
          <w:iCs/>
          <w:noProof/>
          <w:sz w:val="16"/>
          <w:szCs w:val="16"/>
        </w:rPr>
        <w:t>Comput. Mater. Contin.</w:t>
      </w:r>
      <w:r w:rsidRPr="001E2BFB">
        <w:rPr>
          <w:rFonts w:ascii="Times New Roman" w:hAnsi="Times New Roman" w:cs="Times New Roman"/>
          <w:noProof/>
          <w:sz w:val="16"/>
          <w:szCs w:val="16"/>
        </w:rPr>
        <w:t>, vol. 70, no. 1, pp. 151–169, 2021, doi: 10.32604/cmc.2022.019431.</w:t>
      </w:r>
    </w:p>
    <w:p w14:paraId="1A1BEB53"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8]</w:t>
      </w:r>
      <w:r w:rsidRPr="001E2BFB">
        <w:rPr>
          <w:rFonts w:ascii="Times New Roman" w:hAnsi="Times New Roman" w:cs="Times New Roman"/>
          <w:noProof/>
          <w:sz w:val="16"/>
          <w:szCs w:val="16"/>
        </w:rPr>
        <w:tab/>
        <w:t xml:space="preserve">S. Vishwas </w:t>
      </w:r>
      <w:r w:rsidRPr="001E2BFB">
        <w:rPr>
          <w:rFonts w:ascii="Times New Roman" w:hAnsi="Times New Roman" w:cs="Times New Roman"/>
          <w:i/>
          <w:iCs/>
          <w:noProof/>
          <w:sz w:val="16"/>
          <w:szCs w:val="16"/>
        </w:rPr>
        <w:t>et al.</w:t>
      </w:r>
      <w:r w:rsidRPr="001E2BFB">
        <w:rPr>
          <w:rFonts w:ascii="Times New Roman" w:hAnsi="Times New Roman" w:cs="Times New Roman"/>
          <w:noProof/>
          <w:sz w:val="16"/>
          <w:szCs w:val="16"/>
        </w:rPr>
        <w:t xml:space="preserve">, “Design and development of arduino based portable air quality monitoring systems,” </w:t>
      </w:r>
      <w:r w:rsidRPr="001E2BFB">
        <w:rPr>
          <w:rFonts w:ascii="Times New Roman" w:hAnsi="Times New Roman" w:cs="Times New Roman"/>
          <w:i/>
          <w:iCs/>
          <w:noProof/>
          <w:sz w:val="16"/>
          <w:szCs w:val="16"/>
        </w:rPr>
        <w:t>1st Odisha Int. Conf. Electr. Power Eng. Commun. Comput. Technol. ODICON 2021</w:t>
      </w:r>
      <w:r w:rsidRPr="001E2BFB">
        <w:rPr>
          <w:rFonts w:ascii="Times New Roman" w:hAnsi="Times New Roman" w:cs="Times New Roman"/>
          <w:noProof/>
          <w:sz w:val="16"/>
          <w:szCs w:val="16"/>
        </w:rPr>
        <w:t>, no. July, 2021, doi: 10.1109/ODICON50556.2021.9428954.</w:t>
      </w:r>
    </w:p>
    <w:p w14:paraId="3C1F8BC5"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9]</w:t>
      </w:r>
      <w:r w:rsidRPr="001E2BFB">
        <w:rPr>
          <w:rFonts w:ascii="Times New Roman" w:hAnsi="Times New Roman" w:cs="Times New Roman"/>
          <w:noProof/>
          <w:sz w:val="16"/>
          <w:szCs w:val="16"/>
        </w:rPr>
        <w:tab/>
        <w:t xml:space="preserve">B. Sambana, “An Artificial Intelligence based Air Pollution Prediction and Monitoring System using Internet of Things,” </w:t>
      </w:r>
      <w:r w:rsidRPr="001E2BFB">
        <w:rPr>
          <w:rFonts w:ascii="Times New Roman" w:hAnsi="Times New Roman" w:cs="Times New Roman"/>
          <w:i/>
          <w:iCs/>
          <w:noProof/>
          <w:sz w:val="16"/>
          <w:szCs w:val="16"/>
        </w:rPr>
        <w:t>J. Xidian Univ.</w:t>
      </w:r>
      <w:r w:rsidRPr="001E2BFB">
        <w:rPr>
          <w:rFonts w:ascii="Times New Roman" w:hAnsi="Times New Roman" w:cs="Times New Roman"/>
          <w:noProof/>
          <w:sz w:val="16"/>
          <w:szCs w:val="16"/>
        </w:rPr>
        <w:t>, vol. 14, no. 7, 2020, doi: 10.37896/jxu14.7/187.</w:t>
      </w:r>
    </w:p>
    <w:p w14:paraId="2141DC62"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10]</w:t>
      </w:r>
      <w:r w:rsidRPr="001E2BFB">
        <w:rPr>
          <w:rFonts w:ascii="Times New Roman" w:hAnsi="Times New Roman" w:cs="Times New Roman"/>
          <w:noProof/>
          <w:sz w:val="16"/>
          <w:szCs w:val="16"/>
        </w:rPr>
        <w:tab/>
        <w:t xml:space="preserve">L. Montalvo, D. Fosca, D. Paredes, M. Abarca, C. Saito, and E. Villanueva, “An Air Quality Monitoring and Forecasting System for Lima City With Low-Cost </w:t>
      </w:r>
      <w:r w:rsidRPr="001E2BFB">
        <w:rPr>
          <w:rFonts w:ascii="Times New Roman" w:hAnsi="Times New Roman" w:cs="Times New Roman"/>
          <w:noProof/>
          <w:sz w:val="16"/>
          <w:szCs w:val="16"/>
        </w:rPr>
        <w:lastRenderedPageBreak/>
        <w:t xml:space="preserve">Sensors and Artificial Intelligence Models,” </w:t>
      </w:r>
      <w:r w:rsidRPr="001E2BFB">
        <w:rPr>
          <w:rFonts w:ascii="Times New Roman" w:hAnsi="Times New Roman" w:cs="Times New Roman"/>
          <w:i/>
          <w:iCs/>
          <w:noProof/>
          <w:sz w:val="16"/>
          <w:szCs w:val="16"/>
        </w:rPr>
        <w:t>Front. Sustain. Cities</w:t>
      </w:r>
      <w:r w:rsidRPr="001E2BFB">
        <w:rPr>
          <w:rFonts w:ascii="Times New Roman" w:hAnsi="Times New Roman" w:cs="Times New Roman"/>
          <w:noProof/>
          <w:sz w:val="16"/>
          <w:szCs w:val="16"/>
        </w:rPr>
        <w:t>, vol. 4, no. July, pp. 1–15, 2022, doi: 10.3389/frsc.2022.849762.</w:t>
      </w:r>
    </w:p>
    <w:p w14:paraId="76B070F1"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11]</w:t>
      </w:r>
      <w:r w:rsidRPr="001E2BFB">
        <w:rPr>
          <w:rFonts w:ascii="Times New Roman" w:hAnsi="Times New Roman" w:cs="Times New Roman"/>
          <w:noProof/>
          <w:sz w:val="16"/>
          <w:szCs w:val="16"/>
        </w:rPr>
        <w:tab/>
        <w:t xml:space="preserve">A. Kataria and V. Puri, “AI- and IoT-based hybrid model for air quality prediction in a smart city with network assistance,” </w:t>
      </w:r>
      <w:r w:rsidRPr="001E2BFB">
        <w:rPr>
          <w:rFonts w:ascii="Times New Roman" w:hAnsi="Times New Roman" w:cs="Times New Roman"/>
          <w:i/>
          <w:iCs/>
          <w:noProof/>
          <w:sz w:val="16"/>
          <w:szCs w:val="16"/>
        </w:rPr>
        <w:t>IET Networks</w:t>
      </w:r>
      <w:r w:rsidRPr="001E2BFB">
        <w:rPr>
          <w:rFonts w:ascii="Times New Roman" w:hAnsi="Times New Roman" w:cs="Times New Roman"/>
          <w:noProof/>
          <w:sz w:val="16"/>
          <w:szCs w:val="16"/>
        </w:rPr>
        <w:t>, vol. 11, no. 6, pp. 221–233, 2022, doi: 10.1049/ntw2.12053.</w:t>
      </w:r>
    </w:p>
    <w:p w14:paraId="69E9C97B"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12]</w:t>
      </w:r>
      <w:r w:rsidRPr="001E2BFB">
        <w:rPr>
          <w:rFonts w:ascii="Times New Roman" w:hAnsi="Times New Roman" w:cs="Times New Roman"/>
          <w:noProof/>
          <w:sz w:val="16"/>
          <w:szCs w:val="16"/>
        </w:rPr>
        <w:tab/>
        <w:t xml:space="preserve">G. Mani, J. K. Viswanadhapalli, and P. Sriramalakshmi, “AI powered IoT based Real-Time Air Pollution Monitoring and Forecasting,” </w:t>
      </w:r>
      <w:r w:rsidRPr="001E2BFB">
        <w:rPr>
          <w:rFonts w:ascii="Times New Roman" w:hAnsi="Times New Roman" w:cs="Times New Roman"/>
          <w:i/>
          <w:iCs/>
          <w:noProof/>
          <w:sz w:val="16"/>
          <w:szCs w:val="16"/>
        </w:rPr>
        <w:t>J. Phys. Conf. Ser.</w:t>
      </w:r>
      <w:r w:rsidRPr="001E2BFB">
        <w:rPr>
          <w:rFonts w:ascii="Times New Roman" w:hAnsi="Times New Roman" w:cs="Times New Roman"/>
          <w:noProof/>
          <w:sz w:val="16"/>
          <w:szCs w:val="16"/>
        </w:rPr>
        <w:t>, vol. 2115, no. 1, 2021, doi: 10.1088/1742-6596/2115/1/012016.</w:t>
      </w:r>
    </w:p>
    <w:p w14:paraId="48E35E4E" w14:textId="77777777" w:rsidR="001E2BFB" w:rsidRPr="001E2BFB" w:rsidRDefault="001E2BFB" w:rsidP="001E2BFB">
      <w:pPr>
        <w:widowControl w:val="0"/>
        <w:autoSpaceDE w:val="0"/>
        <w:autoSpaceDN w:val="0"/>
        <w:adjustRightInd w:val="0"/>
        <w:spacing w:line="240" w:lineRule="auto"/>
        <w:ind w:left="640" w:hanging="356"/>
        <w:jc w:val="both"/>
        <w:rPr>
          <w:rFonts w:ascii="Times New Roman" w:hAnsi="Times New Roman" w:cs="Times New Roman"/>
          <w:noProof/>
          <w:sz w:val="16"/>
          <w:szCs w:val="16"/>
        </w:rPr>
      </w:pPr>
      <w:r w:rsidRPr="001E2BFB">
        <w:rPr>
          <w:rFonts w:ascii="Times New Roman" w:hAnsi="Times New Roman" w:cs="Times New Roman"/>
          <w:noProof/>
          <w:sz w:val="16"/>
          <w:szCs w:val="16"/>
        </w:rPr>
        <w:t>[13]</w:t>
      </w:r>
      <w:r w:rsidRPr="001E2BFB">
        <w:rPr>
          <w:rFonts w:ascii="Times New Roman" w:hAnsi="Times New Roman" w:cs="Times New Roman"/>
          <w:noProof/>
          <w:sz w:val="16"/>
          <w:szCs w:val="16"/>
        </w:rPr>
        <w:tab/>
        <w:t xml:space="preserve">E. X. Neo </w:t>
      </w:r>
      <w:r w:rsidRPr="001E2BFB">
        <w:rPr>
          <w:rFonts w:ascii="Times New Roman" w:hAnsi="Times New Roman" w:cs="Times New Roman"/>
          <w:i/>
          <w:iCs/>
          <w:noProof/>
          <w:sz w:val="16"/>
          <w:szCs w:val="16"/>
        </w:rPr>
        <w:t>et al.</w:t>
      </w:r>
      <w:r w:rsidRPr="001E2BFB">
        <w:rPr>
          <w:rFonts w:ascii="Times New Roman" w:hAnsi="Times New Roman" w:cs="Times New Roman"/>
          <w:noProof/>
          <w:sz w:val="16"/>
          <w:szCs w:val="16"/>
        </w:rPr>
        <w:t xml:space="preserve">, “Artificial intelligence-assisted air quality monitoring for smart city management,” </w:t>
      </w:r>
      <w:r w:rsidRPr="001E2BFB">
        <w:rPr>
          <w:rFonts w:ascii="Times New Roman" w:hAnsi="Times New Roman" w:cs="Times New Roman"/>
          <w:i/>
          <w:iCs/>
          <w:noProof/>
          <w:sz w:val="16"/>
          <w:szCs w:val="16"/>
        </w:rPr>
        <w:t>PeerJ Comput. Sci.</w:t>
      </w:r>
      <w:r w:rsidRPr="001E2BFB">
        <w:rPr>
          <w:rFonts w:ascii="Times New Roman" w:hAnsi="Times New Roman" w:cs="Times New Roman"/>
          <w:noProof/>
          <w:sz w:val="16"/>
          <w:szCs w:val="16"/>
        </w:rPr>
        <w:t>, vol. 9, 2023, doi: 10.7717/peerj-cs.1306.</w:t>
      </w:r>
    </w:p>
    <w:p w14:paraId="4D87CF26" w14:textId="334C52A7" w:rsidR="001E2BFB" w:rsidRPr="001E2BFB" w:rsidRDefault="001E2BFB" w:rsidP="001E2BFB">
      <w:pPr>
        <w:pStyle w:val="ListParagraph"/>
        <w:ind w:left="722" w:hanging="356"/>
        <w:jc w:val="both"/>
        <w:rPr>
          <w:rFonts w:ascii="Times New Roman" w:hAnsi="Times New Roman" w:cs="Times New Roman"/>
          <w:color w:val="000000" w:themeColor="text1"/>
          <w:sz w:val="16"/>
          <w:szCs w:val="16"/>
        </w:rPr>
      </w:pPr>
      <w:r w:rsidRPr="001E2BFB">
        <w:rPr>
          <w:rFonts w:ascii="Times New Roman" w:hAnsi="Times New Roman" w:cs="Times New Roman"/>
          <w:color w:val="000000" w:themeColor="text1"/>
          <w:sz w:val="16"/>
          <w:szCs w:val="16"/>
        </w:rPr>
        <w:fldChar w:fldCharType="end"/>
      </w:r>
    </w:p>
    <w:p w14:paraId="1B5E31B9" w14:textId="07A657BC" w:rsidR="00B3438A" w:rsidRPr="008E087F" w:rsidRDefault="00B3438A" w:rsidP="003E356D">
      <w:pPr>
        <w:pStyle w:val="ListParagraph"/>
        <w:ind w:left="722"/>
        <w:rPr>
          <w:rFonts w:ascii="Times New Roman" w:hAnsi="Times New Roman" w:cs="Times New Roman"/>
          <w:color w:val="000000" w:themeColor="text1"/>
          <w:sz w:val="24"/>
          <w:szCs w:val="24"/>
        </w:rPr>
      </w:pPr>
    </w:p>
    <w:p w14:paraId="13806C64" w14:textId="40CAE86F" w:rsidR="00B3438A" w:rsidRPr="008E087F" w:rsidRDefault="00B3438A" w:rsidP="003E356D">
      <w:pPr>
        <w:pStyle w:val="ListParagraph"/>
        <w:ind w:left="722"/>
        <w:rPr>
          <w:rFonts w:ascii="Times New Roman" w:hAnsi="Times New Roman" w:cs="Times New Roman"/>
          <w:color w:val="000000" w:themeColor="text1"/>
          <w:sz w:val="24"/>
          <w:szCs w:val="24"/>
        </w:rPr>
      </w:pPr>
    </w:p>
    <w:p w14:paraId="6074890B" w14:textId="14429CA6" w:rsidR="00D721F8" w:rsidRPr="008E087F" w:rsidRDefault="00D721F8" w:rsidP="00901A8E">
      <w:pPr>
        <w:jc w:val="both"/>
        <w:rPr>
          <w:rFonts w:ascii="Times New Roman" w:hAnsi="Times New Roman" w:cs="Times New Roman"/>
          <w:sz w:val="24"/>
          <w:szCs w:val="24"/>
        </w:rPr>
      </w:pPr>
    </w:p>
    <w:sectPr w:rsidR="00D721F8" w:rsidRPr="008E087F" w:rsidSect="006D3295">
      <w:footerReference w:type="even" r:id="rId11"/>
      <w:footerReference w:type="default" r:id="rId12"/>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539FDE" w14:textId="77777777" w:rsidR="00135317" w:rsidRDefault="00135317" w:rsidP="000349A8">
      <w:pPr>
        <w:spacing w:after="0" w:line="240" w:lineRule="auto"/>
      </w:pPr>
      <w:r>
        <w:separator/>
      </w:r>
    </w:p>
  </w:endnote>
  <w:endnote w:type="continuationSeparator" w:id="0">
    <w:p w14:paraId="7FCCDC2F" w14:textId="77777777" w:rsidR="00135317" w:rsidRDefault="00135317" w:rsidP="00034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30498730"/>
      <w:docPartObj>
        <w:docPartGallery w:val="Page Numbers (Bottom of Page)"/>
        <w:docPartUnique/>
      </w:docPartObj>
    </w:sdtPr>
    <w:sdtEndPr>
      <w:rPr>
        <w:rStyle w:val="PageNumber"/>
      </w:rPr>
    </w:sdtEndPr>
    <w:sdtContent>
      <w:p w14:paraId="0E62CCEC" w14:textId="0CC0F37E" w:rsidR="003B37AB" w:rsidRDefault="003B37AB" w:rsidP="00AD44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430481226"/>
      <w:docPartObj>
        <w:docPartGallery w:val="Page Numbers (Bottom of Page)"/>
        <w:docPartUnique/>
      </w:docPartObj>
    </w:sdtPr>
    <w:sdtEndPr>
      <w:rPr>
        <w:rStyle w:val="PageNumber"/>
      </w:rPr>
    </w:sdtEndPr>
    <w:sdtContent>
      <w:p w14:paraId="6C631947" w14:textId="7AC2C117" w:rsidR="003B37AB" w:rsidRDefault="003B37AB" w:rsidP="003B37AB">
        <w:pPr>
          <w:pStyle w:val="Footer"/>
          <w:framePr w:wrap="none" w:vAnchor="text" w:hAnchor="margin" w:xAlign="right" w:y="1"/>
          <w:ind w:right="360"/>
          <w:rPr>
            <w:rStyle w:val="PageNumber"/>
          </w:rPr>
        </w:pPr>
        <w:r>
          <w:rPr>
            <w:rStyle w:val="PageNumber"/>
          </w:rPr>
          <w:t xml:space="preserve">Page </w:t>
        </w:r>
        <w:r>
          <w:rPr>
            <w:rStyle w:val="PageNumber"/>
          </w:rPr>
          <w:fldChar w:fldCharType="begin"/>
        </w:r>
        <w:r>
          <w:rPr>
            <w:rStyle w:val="PageNumber"/>
          </w:rPr>
          <w:instrText xml:space="preserve"> PAGE </w:instrTex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9C2A15">
          <w:rPr>
            <w:rStyle w:val="PageNumber"/>
            <w:noProof/>
          </w:rPr>
          <w:t>6</w:t>
        </w:r>
        <w:r>
          <w:rPr>
            <w:rStyle w:val="PageNumber"/>
          </w:rPr>
          <w:fldChar w:fldCharType="end"/>
        </w:r>
      </w:p>
    </w:sdtContent>
  </w:sdt>
  <w:sdt>
    <w:sdtPr>
      <w:rPr>
        <w:rStyle w:val="PageNumber"/>
      </w:rPr>
      <w:id w:val="114724369"/>
      <w:docPartObj>
        <w:docPartGallery w:val="Page Numbers (Bottom of Page)"/>
        <w:docPartUnique/>
      </w:docPartObj>
    </w:sdtPr>
    <w:sdtEndPr>
      <w:rPr>
        <w:rStyle w:val="PageNumber"/>
      </w:rPr>
    </w:sdtEndPr>
    <w:sdtContent>
      <w:p w14:paraId="0799E564" w14:textId="011450C5" w:rsidR="00024F1D" w:rsidRDefault="00024F1D" w:rsidP="003B37AB">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0F8C13" w14:textId="77777777" w:rsidR="00A57833" w:rsidRDefault="00A57833" w:rsidP="00024F1D">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7327D" w14:textId="77777777" w:rsidR="00A57833" w:rsidRDefault="00A57833" w:rsidP="00024F1D">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246D35" w14:textId="77777777" w:rsidR="00135317" w:rsidRDefault="00135317" w:rsidP="000349A8">
      <w:pPr>
        <w:spacing w:after="0" w:line="240" w:lineRule="auto"/>
      </w:pPr>
      <w:r>
        <w:separator/>
      </w:r>
    </w:p>
  </w:footnote>
  <w:footnote w:type="continuationSeparator" w:id="0">
    <w:p w14:paraId="4FCFDE85" w14:textId="77777777" w:rsidR="00135317" w:rsidRDefault="00135317" w:rsidP="000349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56F6"/>
    <w:multiLevelType w:val="hybridMultilevel"/>
    <w:tmpl w:val="09B0E53C"/>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1042FC4"/>
    <w:multiLevelType w:val="hybridMultilevel"/>
    <w:tmpl w:val="7A3A9C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8777D5"/>
    <w:multiLevelType w:val="hybridMultilevel"/>
    <w:tmpl w:val="73CCF35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AA4D59"/>
    <w:multiLevelType w:val="hybridMultilevel"/>
    <w:tmpl w:val="26308AE8"/>
    <w:lvl w:ilvl="0" w:tplc="FFFFFFFF">
      <w:start w:val="1"/>
      <w:numFmt w:val="lowerRoman"/>
      <w:lvlText w:val="%1."/>
      <w:lvlJc w:val="left"/>
      <w:pPr>
        <w:ind w:left="1442" w:hanging="720"/>
      </w:pPr>
      <w:rPr>
        <w:rFonts w:hint="default"/>
      </w:rPr>
    </w:lvl>
    <w:lvl w:ilvl="1" w:tplc="04090019" w:tentative="1">
      <w:start w:val="1"/>
      <w:numFmt w:val="lowerLetter"/>
      <w:lvlText w:val="%2."/>
      <w:lvlJc w:val="left"/>
      <w:pPr>
        <w:ind w:left="1802" w:hanging="360"/>
      </w:pPr>
    </w:lvl>
    <w:lvl w:ilvl="2" w:tplc="0409001B" w:tentative="1">
      <w:start w:val="1"/>
      <w:numFmt w:val="lowerRoman"/>
      <w:lvlText w:val="%3."/>
      <w:lvlJc w:val="right"/>
      <w:pPr>
        <w:ind w:left="2522" w:hanging="180"/>
      </w:pPr>
    </w:lvl>
    <w:lvl w:ilvl="3" w:tplc="0409000F" w:tentative="1">
      <w:start w:val="1"/>
      <w:numFmt w:val="decimal"/>
      <w:lvlText w:val="%4."/>
      <w:lvlJc w:val="left"/>
      <w:pPr>
        <w:ind w:left="3242" w:hanging="360"/>
      </w:pPr>
    </w:lvl>
    <w:lvl w:ilvl="4" w:tplc="04090019" w:tentative="1">
      <w:start w:val="1"/>
      <w:numFmt w:val="lowerLetter"/>
      <w:lvlText w:val="%5."/>
      <w:lvlJc w:val="left"/>
      <w:pPr>
        <w:ind w:left="3962" w:hanging="360"/>
      </w:pPr>
    </w:lvl>
    <w:lvl w:ilvl="5" w:tplc="0409001B" w:tentative="1">
      <w:start w:val="1"/>
      <w:numFmt w:val="lowerRoman"/>
      <w:lvlText w:val="%6."/>
      <w:lvlJc w:val="right"/>
      <w:pPr>
        <w:ind w:left="4682" w:hanging="180"/>
      </w:pPr>
    </w:lvl>
    <w:lvl w:ilvl="6" w:tplc="0409000F" w:tentative="1">
      <w:start w:val="1"/>
      <w:numFmt w:val="decimal"/>
      <w:lvlText w:val="%7."/>
      <w:lvlJc w:val="left"/>
      <w:pPr>
        <w:ind w:left="5402" w:hanging="360"/>
      </w:pPr>
    </w:lvl>
    <w:lvl w:ilvl="7" w:tplc="04090019" w:tentative="1">
      <w:start w:val="1"/>
      <w:numFmt w:val="lowerLetter"/>
      <w:lvlText w:val="%8."/>
      <w:lvlJc w:val="left"/>
      <w:pPr>
        <w:ind w:left="6122" w:hanging="360"/>
      </w:pPr>
    </w:lvl>
    <w:lvl w:ilvl="8" w:tplc="0409001B" w:tentative="1">
      <w:start w:val="1"/>
      <w:numFmt w:val="lowerRoman"/>
      <w:lvlText w:val="%9."/>
      <w:lvlJc w:val="right"/>
      <w:pPr>
        <w:ind w:left="6842" w:hanging="180"/>
      </w:pPr>
    </w:lvl>
  </w:abstractNum>
  <w:abstractNum w:abstractNumId="4" w15:restartNumberingAfterBreak="0">
    <w:nsid w:val="1F7B7338"/>
    <w:multiLevelType w:val="multilevel"/>
    <w:tmpl w:val="0DDE6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8C05E2"/>
    <w:multiLevelType w:val="hybridMultilevel"/>
    <w:tmpl w:val="214A9A84"/>
    <w:lvl w:ilvl="0" w:tplc="22EAAEAC">
      <w:start w:val="1"/>
      <w:numFmt w:val="decimal"/>
      <w:lvlText w:val="%1."/>
      <w:lvlJc w:val="left"/>
      <w:pPr>
        <w:ind w:left="720" w:hanging="360"/>
      </w:pPr>
      <w:rPr>
        <w:rFonts w:eastAsiaTheme="minorEastAsia"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221CFD"/>
    <w:multiLevelType w:val="hybridMultilevel"/>
    <w:tmpl w:val="851054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276BF5"/>
    <w:multiLevelType w:val="hybridMultilevel"/>
    <w:tmpl w:val="DF62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DE3073"/>
    <w:multiLevelType w:val="multilevel"/>
    <w:tmpl w:val="B68C8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9C2ECA"/>
    <w:multiLevelType w:val="hybridMultilevel"/>
    <w:tmpl w:val="5D225664"/>
    <w:lvl w:ilvl="0" w:tplc="FD72BB5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251B61"/>
    <w:multiLevelType w:val="multilevel"/>
    <w:tmpl w:val="C220D126"/>
    <w:lvl w:ilvl="0">
      <w:start w:val="1"/>
      <w:numFmt w:val="decimal"/>
      <w:lvlText w:val="%1."/>
      <w:lvlJc w:val="left"/>
      <w:pPr>
        <w:ind w:left="720" w:hanging="360"/>
      </w:pPr>
      <w:rPr>
        <w:rFonts w:hint="default"/>
      </w:rPr>
    </w:lvl>
    <w:lvl w:ilvl="1">
      <w:start w:val="1"/>
      <w:numFmt w:val="decimal"/>
      <w:isLgl/>
      <w:lvlText w:val="%1.%2"/>
      <w:lvlJc w:val="left"/>
      <w:pPr>
        <w:ind w:left="722" w:hanging="36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955530D"/>
    <w:multiLevelType w:val="multilevel"/>
    <w:tmpl w:val="FFFFFFFF"/>
    <w:lvl w:ilvl="0">
      <w:start w:val="1"/>
      <w:numFmt w:val="decimal"/>
      <w:lvlText w:val="%1"/>
      <w:lvlJc w:val="left"/>
      <w:pPr>
        <w:ind w:left="362" w:hanging="362"/>
      </w:pPr>
      <w:rPr>
        <w:rFonts w:hint="default"/>
      </w:rPr>
    </w:lvl>
    <w:lvl w:ilvl="1">
      <w:start w:val="1"/>
      <w:numFmt w:val="decimal"/>
      <w:lvlText w:val="%1.%2"/>
      <w:lvlJc w:val="left"/>
      <w:pPr>
        <w:ind w:left="362" w:hanging="36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0970AF"/>
    <w:multiLevelType w:val="multilevel"/>
    <w:tmpl w:val="FFFFFFFF"/>
    <w:lvl w:ilvl="0">
      <w:start w:val="1"/>
      <w:numFmt w:val="decimal"/>
      <w:lvlText w:val="%1"/>
      <w:lvlJc w:val="left"/>
      <w:pPr>
        <w:ind w:left="360" w:hanging="360"/>
      </w:pPr>
      <w:rPr>
        <w:rFonts w:hint="default"/>
      </w:rPr>
    </w:lvl>
    <w:lvl w:ilvl="1">
      <w:start w:val="4"/>
      <w:numFmt w:val="decimal"/>
      <w:lvlText w:val="%1.%2"/>
      <w:lvlJc w:val="left"/>
      <w:pPr>
        <w:ind w:left="722" w:hanging="360"/>
      </w:pPr>
      <w:rPr>
        <w:rFonts w:hint="default"/>
      </w:rPr>
    </w:lvl>
    <w:lvl w:ilvl="2">
      <w:start w:val="1"/>
      <w:numFmt w:val="decimal"/>
      <w:lvlText w:val="%1.%2.%3"/>
      <w:lvlJc w:val="left"/>
      <w:pPr>
        <w:ind w:left="1444" w:hanging="720"/>
      </w:pPr>
      <w:rPr>
        <w:rFonts w:hint="default"/>
      </w:rPr>
    </w:lvl>
    <w:lvl w:ilvl="3">
      <w:start w:val="1"/>
      <w:numFmt w:val="decimal"/>
      <w:lvlText w:val="%1.%2.%3.%4"/>
      <w:lvlJc w:val="left"/>
      <w:pPr>
        <w:ind w:left="1806" w:hanging="720"/>
      </w:pPr>
      <w:rPr>
        <w:rFonts w:hint="default"/>
      </w:rPr>
    </w:lvl>
    <w:lvl w:ilvl="4">
      <w:start w:val="1"/>
      <w:numFmt w:val="decimal"/>
      <w:lvlText w:val="%1.%2.%3.%4.%5"/>
      <w:lvlJc w:val="left"/>
      <w:pPr>
        <w:ind w:left="2528" w:hanging="1080"/>
      </w:pPr>
      <w:rPr>
        <w:rFonts w:hint="default"/>
      </w:rPr>
    </w:lvl>
    <w:lvl w:ilvl="5">
      <w:start w:val="1"/>
      <w:numFmt w:val="decimal"/>
      <w:lvlText w:val="%1.%2.%3.%4.%5.%6"/>
      <w:lvlJc w:val="left"/>
      <w:pPr>
        <w:ind w:left="2890" w:hanging="1080"/>
      </w:pPr>
      <w:rPr>
        <w:rFonts w:hint="default"/>
      </w:rPr>
    </w:lvl>
    <w:lvl w:ilvl="6">
      <w:start w:val="1"/>
      <w:numFmt w:val="decimal"/>
      <w:lvlText w:val="%1.%2.%3.%4.%5.%6.%7"/>
      <w:lvlJc w:val="left"/>
      <w:pPr>
        <w:ind w:left="3612" w:hanging="1440"/>
      </w:pPr>
      <w:rPr>
        <w:rFonts w:hint="default"/>
      </w:rPr>
    </w:lvl>
    <w:lvl w:ilvl="7">
      <w:start w:val="1"/>
      <w:numFmt w:val="decimal"/>
      <w:lvlText w:val="%1.%2.%3.%4.%5.%6.%7.%8"/>
      <w:lvlJc w:val="left"/>
      <w:pPr>
        <w:ind w:left="3974" w:hanging="1440"/>
      </w:pPr>
      <w:rPr>
        <w:rFonts w:hint="default"/>
      </w:rPr>
    </w:lvl>
    <w:lvl w:ilvl="8">
      <w:start w:val="1"/>
      <w:numFmt w:val="decimal"/>
      <w:lvlText w:val="%1.%2.%3.%4.%5.%6.%7.%8.%9"/>
      <w:lvlJc w:val="left"/>
      <w:pPr>
        <w:ind w:left="4696" w:hanging="1800"/>
      </w:pPr>
      <w:rPr>
        <w:rFonts w:hint="default"/>
      </w:rPr>
    </w:lvl>
  </w:abstractNum>
  <w:abstractNum w:abstractNumId="13" w15:restartNumberingAfterBreak="0">
    <w:nsid w:val="631C7A19"/>
    <w:multiLevelType w:val="hybridMultilevel"/>
    <w:tmpl w:val="CD84F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A77062"/>
    <w:multiLevelType w:val="multilevel"/>
    <w:tmpl w:val="693ED2CC"/>
    <w:lvl w:ilvl="0">
      <w:start w:val="1"/>
      <w:numFmt w:val="decimal"/>
      <w:lvlText w:val="%1."/>
      <w:lvlJc w:val="left"/>
      <w:pPr>
        <w:ind w:left="720" w:hanging="360"/>
      </w:pPr>
      <w:rPr>
        <w:rFonts w:hint="default"/>
      </w:rPr>
    </w:lvl>
    <w:lvl w:ilvl="1">
      <w:start w:val="1"/>
      <w:numFmt w:val="decimal"/>
      <w:isLgl/>
      <w:lvlText w:val="%1.%2"/>
      <w:lvlJc w:val="left"/>
      <w:pPr>
        <w:ind w:left="779" w:hanging="419"/>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1"/>
  </w:num>
  <w:num w:numId="2">
    <w:abstractNumId w:val="12"/>
  </w:num>
  <w:num w:numId="3">
    <w:abstractNumId w:val="14"/>
  </w:num>
  <w:num w:numId="4">
    <w:abstractNumId w:val="10"/>
  </w:num>
  <w:num w:numId="5">
    <w:abstractNumId w:val="3"/>
  </w:num>
  <w:num w:numId="6">
    <w:abstractNumId w:val="2"/>
  </w:num>
  <w:num w:numId="7">
    <w:abstractNumId w:val="4"/>
  </w:num>
  <w:num w:numId="8">
    <w:abstractNumId w:val="8"/>
  </w:num>
  <w:num w:numId="9">
    <w:abstractNumId w:val="9"/>
  </w:num>
  <w:num w:numId="10">
    <w:abstractNumId w:val="13"/>
  </w:num>
  <w:num w:numId="11">
    <w:abstractNumId w:val="5"/>
  </w:num>
  <w:num w:numId="12">
    <w:abstractNumId w:val="1"/>
  </w:num>
  <w:num w:numId="13">
    <w:abstractNumId w:val="6"/>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AD1"/>
    <w:rsid w:val="0000030D"/>
    <w:rsid w:val="0001001E"/>
    <w:rsid w:val="0002122C"/>
    <w:rsid w:val="000243CD"/>
    <w:rsid w:val="00024F1D"/>
    <w:rsid w:val="00031BCD"/>
    <w:rsid w:val="000349A8"/>
    <w:rsid w:val="000430C8"/>
    <w:rsid w:val="000452E2"/>
    <w:rsid w:val="000477E6"/>
    <w:rsid w:val="000554E8"/>
    <w:rsid w:val="00064008"/>
    <w:rsid w:val="00072E97"/>
    <w:rsid w:val="0007673E"/>
    <w:rsid w:val="000A0019"/>
    <w:rsid w:val="000A2994"/>
    <w:rsid w:val="000A2D0C"/>
    <w:rsid w:val="000A3147"/>
    <w:rsid w:val="000A54A0"/>
    <w:rsid w:val="000A5FB7"/>
    <w:rsid w:val="000A6953"/>
    <w:rsid w:val="000B3A15"/>
    <w:rsid w:val="000B7C48"/>
    <w:rsid w:val="000C3423"/>
    <w:rsid w:val="000D1B84"/>
    <w:rsid w:val="000E7841"/>
    <w:rsid w:val="000E7945"/>
    <w:rsid w:val="000F46DD"/>
    <w:rsid w:val="00100895"/>
    <w:rsid w:val="00105D97"/>
    <w:rsid w:val="0010609D"/>
    <w:rsid w:val="00120482"/>
    <w:rsid w:val="00124733"/>
    <w:rsid w:val="00135317"/>
    <w:rsid w:val="00135B48"/>
    <w:rsid w:val="001424A6"/>
    <w:rsid w:val="00146A20"/>
    <w:rsid w:val="00151043"/>
    <w:rsid w:val="00152E14"/>
    <w:rsid w:val="00154D11"/>
    <w:rsid w:val="00163D61"/>
    <w:rsid w:val="001662E3"/>
    <w:rsid w:val="001739F5"/>
    <w:rsid w:val="0018195A"/>
    <w:rsid w:val="00181989"/>
    <w:rsid w:val="001858EA"/>
    <w:rsid w:val="001B5CD5"/>
    <w:rsid w:val="001C0CC9"/>
    <w:rsid w:val="001C47CD"/>
    <w:rsid w:val="001C564A"/>
    <w:rsid w:val="001D29FA"/>
    <w:rsid w:val="001E2BFB"/>
    <w:rsid w:val="001E6031"/>
    <w:rsid w:val="001F01B3"/>
    <w:rsid w:val="001F24E5"/>
    <w:rsid w:val="001F2D1E"/>
    <w:rsid w:val="001F2FB6"/>
    <w:rsid w:val="00201C85"/>
    <w:rsid w:val="00206174"/>
    <w:rsid w:val="00211772"/>
    <w:rsid w:val="002225E6"/>
    <w:rsid w:val="00235CD2"/>
    <w:rsid w:val="0023657E"/>
    <w:rsid w:val="00253F12"/>
    <w:rsid w:val="0026044C"/>
    <w:rsid w:val="0026268F"/>
    <w:rsid w:val="002818E7"/>
    <w:rsid w:val="00282830"/>
    <w:rsid w:val="0028337B"/>
    <w:rsid w:val="0028426F"/>
    <w:rsid w:val="002A2DE6"/>
    <w:rsid w:val="002C6DCC"/>
    <w:rsid w:val="002E606B"/>
    <w:rsid w:val="002F4CC8"/>
    <w:rsid w:val="0030123F"/>
    <w:rsid w:val="00302958"/>
    <w:rsid w:val="0030363F"/>
    <w:rsid w:val="003145C4"/>
    <w:rsid w:val="00327CF5"/>
    <w:rsid w:val="003459B3"/>
    <w:rsid w:val="00346855"/>
    <w:rsid w:val="00347773"/>
    <w:rsid w:val="00354BF4"/>
    <w:rsid w:val="003608BA"/>
    <w:rsid w:val="00361CAA"/>
    <w:rsid w:val="00363B4B"/>
    <w:rsid w:val="00367A12"/>
    <w:rsid w:val="00391ECC"/>
    <w:rsid w:val="00394EA8"/>
    <w:rsid w:val="003A0151"/>
    <w:rsid w:val="003A1AD1"/>
    <w:rsid w:val="003B3162"/>
    <w:rsid w:val="003B37AB"/>
    <w:rsid w:val="003B6DF8"/>
    <w:rsid w:val="003D4AE2"/>
    <w:rsid w:val="003D7D53"/>
    <w:rsid w:val="003E356D"/>
    <w:rsid w:val="003E5997"/>
    <w:rsid w:val="003F0B0D"/>
    <w:rsid w:val="003F7921"/>
    <w:rsid w:val="004044E4"/>
    <w:rsid w:val="0040499E"/>
    <w:rsid w:val="004200BA"/>
    <w:rsid w:val="004212FD"/>
    <w:rsid w:val="00424798"/>
    <w:rsid w:val="00425CE5"/>
    <w:rsid w:val="0042641A"/>
    <w:rsid w:val="00434684"/>
    <w:rsid w:val="00441EE1"/>
    <w:rsid w:val="00446364"/>
    <w:rsid w:val="0045639A"/>
    <w:rsid w:val="00460AF7"/>
    <w:rsid w:val="00472873"/>
    <w:rsid w:val="0047729C"/>
    <w:rsid w:val="004A0819"/>
    <w:rsid w:val="004A50CF"/>
    <w:rsid w:val="004B1B2A"/>
    <w:rsid w:val="004B2FDF"/>
    <w:rsid w:val="004D3102"/>
    <w:rsid w:val="004D639B"/>
    <w:rsid w:val="004D79BC"/>
    <w:rsid w:val="004E44A7"/>
    <w:rsid w:val="004E4A66"/>
    <w:rsid w:val="004F0A73"/>
    <w:rsid w:val="005011A1"/>
    <w:rsid w:val="0052199B"/>
    <w:rsid w:val="0052264D"/>
    <w:rsid w:val="00524676"/>
    <w:rsid w:val="00530FD2"/>
    <w:rsid w:val="005342C6"/>
    <w:rsid w:val="00535B24"/>
    <w:rsid w:val="00544905"/>
    <w:rsid w:val="0055314A"/>
    <w:rsid w:val="00556979"/>
    <w:rsid w:val="00560FF2"/>
    <w:rsid w:val="005622BF"/>
    <w:rsid w:val="00570F00"/>
    <w:rsid w:val="00580FCF"/>
    <w:rsid w:val="00581006"/>
    <w:rsid w:val="005823C3"/>
    <w:rsid w:val="00586417"/>
    <w:rsid w:val="00590EE3"/>
    <w:rsid w:val="00593E3E"/>
    <w:rsid w:val="005948CE"/>
    <w:rsid w:val="005A6465"/>
    <w:rsid w:val="005B5E05"/>
    <w:rsid w:val="005C026B"/>
    <w:rsid w:val="005C68A8"/>
    <w:rsid w:val="005D3B4D"/>
    <w:rsid w:val="005D3B95"/>
    <w:rsid w:val="005D69E4"/>
    <w:rsid w:val="005D7974"/>
    <w:rsid w:val="005E1329"/>
    <w:rsid w:val="005F27B3"/>
    <w:rsid w:val="005F73F7"/>
    <w:rsid w:val="00617AE8"/>
    <w:rsid w:val="006205A7"/>
    <w:rsid w:val="00621694"/>
    <w:rsid w:val="00622374"/>
    <w:rsid w:val="006230CC"/>
    <w:rsid w:val="00627254"/>
    <w:rsid w:val="00631821"/>
    <w:rsid w:val="00643664"/>
    <w:rsid w:val="00647C66"/>
    <w:rsid w:val="00655374"/>
    <w:rsid w:val="00662909"/>
    <w:rsid w:val="0066539A"/>
    <w:rsid w:val="00667FE9"/>
    <w:rsid w:val="00674036"/>
    <w:rsid w:val="0068052D"/>
    <w:rsid w:val="00695467"/>
    <w:rsid w:val="006A33A2"/>
    <w:rsid w:val="006A6FDD"/>
    <w:rsid w:val="006B100A"/>
    <w:rsid w:val="006D1DFD"/>
    <w:rsid w:val="006D3295"/>
    <w:rsid w:val="006D6A32"/>
    <w:rsid w:val="006D773C"/>
    <w:rsid w:val="006E076C"/>
    <w:rsid w:val="006E64C1"/>
    <w:rsid w:val="006F09EB"/>
    <w:rsid w:val="006F1B71"/>
    <w:rsid w:val="00703AFF"/>
    <w:rsid w:val="00710CEF"/>
    <w:rsid w:val="00712867"/>
    <w:rsid w:val="00714A87"/>
    <w:rsid w:val="007176E5"/>
    <w:rsid w:val="007402FA"/>
    <w:rsid w:val="00746315"/>
    <w:rsid w:val="007537E5"/>
    <w:rsid w:val="0076171B"/>
    <w:rsid w:val="0076597D"/>
    <w:rsid w:val="007747E3"/>
    <w:rsid w:val="0078774C"/>
    <w:rsid w:val="00787EB4"/>
    <w:rsid w:val="0079125D"/>
    <w:rsid w:val="007A1E7B"/>
    <w:rsid w:val="007A4560"/>
    <w:rsid w:val="007B25BE"/>
    <w:rsid w:val="007B3CCE"/>
    <w:rsid w:val="007C48F0"/>
    <w:rsid w:val="007D1DAC"/>
    <w:rsid w:val="007D415D"/>
    <w:rsid w:val="007D44F6"/>
    <w:rsid w:val="007F2C87"/>
    <w:rsid w:val="007F7123"/>
    <w:rsid w:val="0080303F"/>
    <w:rsid w:val="00803402"/>
    <w:rsid w:val="00803813"/>
    <w:rsid w:val="00825956"/>
    <w:rsid w:val="00837F4D"/>
    <w:rsid w:val="008406A4"/>
    <w:rsid w:val="0084487E"/>
    <w:rsid w:val="00844C2D"/>
    <w:rsid w:val="0084510A"/>
    <w:rsid w:val="00846950"/>
    <w:rsid w:val="00863B32"/>
    <w:rsid w:val="00883EC4"/>
    <w:rsid w:val="008902F4"/>
    <w:rsid w:val="00892914"/>
    <w:rsid w:val="00893311"/>
    <w:rsid w:val="008A4BA0"/>
    <w:rsid w:val="008C1B84"/>
    <w:rsid w:val="008C4D19"/>
    <w:rsid w:val="008D04FF"/>
    <w:rsid w:val="008D0917"/>
    <w:rsid w:val="008E087F"/>
    <w:rsid w:val="00900CFB"/>
    <w:rsid w:val="00901A8E"/>
    <w:rsid w:val="00906CA8"/>
    <w:rsid w:val="00920AA3"/>
    <w:rsid w:val="0092521B"/>
    <w:rsid w:val="00951BE8"/>
    <w:rsid w:val="00975500"/>
    <w:rsid w:val="00980656"/>
    <w:rsid w:val="009868A0"/>
    <w:rsid w:val="00993E57"/>
    <w:rsid w:val="00995818"/>
    <w:rsid w:val="009A4584"/>
    <w:rsid w:val="009C1F8E"/>
    <w:rsid w:val="009C2A15"/>
    <w:rsid w:val="009C5D14"/>
    <w:rsid w:val="009D3637"/>
    <w:rsid w:val="009D7D81"/>
    <w:rsid w:val="009E1845"/>
    <w:rsid w:val="00A05FB3"/>
    <w:rsid w:val="00A06576"/>
    <w:rsid w:val="00A21DDD"/>
    <w:rsid w:val="00A21E3C"/>
    <w:rsid w:val="00A2301F"/>
    <w:rsid w:val="00A32DB0"/>
    <w:rsid w:val="00A51E31"/>
    <w:rsid w:val="00A57833"/>
    <w:rsid w:val="00A6011B"/>
    <w:rsid w:val="00A65F9A"/>
    <w:rsid w:val="00A73747"/>
    <w:rsid w:val="00A84ECB"/>
    <w:rsid w:val="00A942DD"/>
    <w:rsid w:val="00AA3321"/>
    <w:rsid w:val="00AA5FD9"/>
    <w:rsid w:val="00AA7480"/>
    <w:rsid w:val="00AC3AF3"/>
    <w:rsid w:val="00AD714A"/>
    <w:rsid w:val="00AE00F5"/>
    <w:rsid w:val="00AF20CB"/>
    <w:rsid w:val="00AF26D3"/>
    <w:rsid w:val="00B02E1A"/>
    <w:rsid w:val="00B044BE"/>
    <w:rsid w:val="00B059AC"/>
    <w:rsid w:val="00B23F52"/>
    <w:rsid w:val="00B3266D"/>
    <w:rsid w:val="00B33738"/>
    <w:rsid w:val="00B3438A"/>
    <w:rsid w:val="00B37056"/>
    <w:rsid w:val="00B40AA6"/>
    <w:rsid w:val="00B411A2"/>
    <w:rsid w:val="00B56BDB"/>
    <w:rsid w:val="00B57423"/>
    <w:rsid w:val="00B70E32"/>
    <w:rsid w:val="00B77921"/>
    <w:rsid w:val="00B82143"/>
    <w:rsid w:val="00BA4197"/>
    <w:rsid w:val="00BB196A"/>
    <w:rsid w:val="00BC3218"/>
    <w:rsid w:val="00BC5943"/>
    <w:rsid w:val="00BC64CB"/>
    <w:rsid w:val="00BC6C00"/>
    <w:rsid w:val="00BD43AC"/>
    <w:rsid w:val="00BE0905"/>
    <w:rsid w:val="00BF41E3"/>
    <w:rsid w:val="00C04103"/>
    <w:rsid w:val="00C055CA"/>
    <w:rsid w:val="00C068BF"/>
    <w:rsid w:val="00C167EB"/>
    <w:rsid w:val="00C31148"/>
    <w:rsid w:val="00C35B59"/>
    <w:rsid w:val="00C417B9"/>
    <w:rsid w:val="00C47C90"/>
    <w:rsid w:val="00C60B4D"/>
    <w:rsid w:val="00C715CC"/>
    <w:rsid w:val="00C71AFB"/>
    <w:rsid w:val="00C81633"/>
    <w:rsid w:val="00C91B40"/>
    <w:rsid w:val="00C92DAB"/>
    <w:rsid w:val="00CA7B22"/>
    <w:rsid w:val="00CB5F88"/>
    <w:rsid w:val="00CC1C6E"/>
    <w:rsid w:val="00CC4E80"/>
    <w:rsid w:val="00CD3A52"/>
    <w:rsid w:val="00CD43A5"/>
    <w:rsid w:val="00CD4D2D"/>
    <w:rsid w:val="00CE1574"/>
    <w:rsid w:val="00CF09C0"/>
    <w:rsid w:val="00CF0C08"/>
    <w:rsid w:val="00CF1FE3"/>
    <w:rsid w:val="00D0009C"/>
    <w:rsid w:val="00D0082E"/>
    <w:rsid w:val="00D055D4"/>
    <w:rsid w:val="00D11F70"/>
    <w:rsid w:val="00D2254F"/>
    <w:rsid w:val="00D32CF2"/>
    <w:rsid w:val="00D3516D"/>
    <w:rsid w:val="00D36516"/>
    <w:rsid w:val="00D44322"/>
    <w:rsid w:val="00D5255A"/>
    <w:rsid w:val="00D634A9"/>
    <w:rsid w:val="00D663A2"/>
    <w:rsid w:val="00D67C69"/>
    <w:rsid w:val="00D721B6"/>
    <w:rsid w:val="00D721F8"/>
    <w:rsid w:val="00D76D8C"/>
    <w:rsid w:val="00D80D60"/>
    <w:rsid w:val="00D87678"/>
    <w:rsid w:val="00D9123B"/>
    <w:rsid w:val="00D955EB"/>
    <w:rsid w:val="00DA2C28"/>
    <w:rsid w:val="00DA445D"/>
    <w:rsid w:val="00DB6082"/>
    <w:rsid w:val="00DC1142"/>
    <w:rsid w:val="00DC3DDB"/>
    <w:rsid w:val="00DD43E3"/>
    <w:rsid w:val="00DD474D"/>
    <w:rsid w:val="00DD73B1"/>
    <w:rsid w:val="00DE0160"/>
    <w:rsid w:val="00DE0543"/>
    <w:rsid w:val="00DE53AD"/>
    <w:rsid w:val="00DE67B1"/>
    <w:rsid w:val="00DE703A"/>
    <w:rsid w:val="00DF7026"/>
    <w:rsid w:val="00E00A69"/>
    <w:rsid w:val="00E0556D"/>
    <w:rsid w:val="00E061AC"/>
    <w:rsid w:val="00E228A1"/>
    <w:rsid w:val="00E261DD"/>
    <w:rsid w:val="00E30295"/>
    <w:rsid w:val="00E37880"/>
    <w:rsid w:val="00E40C17"/>
    <w:rsid w:val="00E41136"/>
    <w:rsid w:val="00E50DDD"/>
    <w:rsid w:val="00E51C9C"/>
    <w:rsid w:val="00E817F3"/>
    <w:rsid w:val="00E84374"/>
    <w:rsid w:val="00E87AB8"/>
    <w:rsid w:val="00E95C80"/>
    <w:rsid w:val="00E96025"/>
    <w:rsid w:val="00EA0BD7"/>
    <w:rsid w:val="00EB517A"/>
    <w:rsid w:val="00EC16E9"/>
    <w:rsid w:val="00ED329D"/>
    <w:rsid w:val="00ED3D64"/>
    <w:rsid w:val="00ED6501"/>
    <w:rsid w:val="00EF25DE"/>
    <w:rsid w:val="00EF26B9"/>
    <w:rsid w:val="00F03E29"/>
    <w:rsid w:val="00F0510B"/>
    <w:rsid w:val="00F10A03"/>
    <w:rsid w:val="00F1325A"/>
    <w:rsid w:val="00F142F8"/>
    <w:rsid w:val="00F155E4"/>
    <w:rsid w:val="00F331B3"/>
    <w:rsid w:val="00F452D2"/>
    <w:rsid w:val="00F45E90"/>
    <w:rsid w:val="00F46D52"/>
    <w:rsid w:val="00F5395E"/>
    <w:rsid w:val="00F62BCF"/>
    <w:rsid w:val="00F63D7E"/>
    <w:rsid w:val="00F7060D"/>
    <w:rsid w:val="00F71778"/>
    <w:rsid w:val="00F736A2"/>
    <w:rsid w:val="00F7500F"/>
    <w:rsid w:val="00F806BF"/>
    <w:rsid w:val="00F9242D"/>
    <w:rsid w:val="00FC6186"/>
    <w:rsid w:val="00FD26AD"/>
    <w:rsid w:val="00FD45F3"/>
    <w:rsid w:val="00FE1FD1"/>
    <w:rsid w:val="00FE6A74"/>
    <w:rsid w:val="00FF0917"/>
    <w:rsid w:val="00FF1EBB"/>
    <w:rsid w:val="00FF5E73"/>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32EE8"/>
  <w15:chartTrackingRefBased/>
  <w15:docId w15:val="{B1020E1E-30CC-DA49-9FD1-ED4437715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349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49A8"/>
    <w:rPr>
      <w:sz w:val="20"/>
      <w:szCs w:val="20"/>
    </w:rPr>
  </w:style>
  <w:style w:type="character" w:styleId="FootnoteReference">
    <w:name w:val="footnote reference"/>
    <w:basedOn w:val="DefaultParagraphFont"/>
    <w:uiPriority w:val="99"/>
    <w:semiHidden/>
    <w:unhideWhenUsed/>
    <w:rsid w:val="000349A8"/>
    <w:rPr>
      <w:vertAlign w:val="superscript"/>
    </w:rPr>
  </w:style>
  <w:style w:type="paragraph" w:styleId="Header">
    <w:name w:val="header"/>
    <w:basedOn w:val="Normal"/>
    <w:link w:val="HeaderChar"/>
    <w:uiPriority w:val="99"/>
    <w:unhideWhenUsed/>
    <w:rsid w:val="000349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9A8"/>
  </w:style>
  <w:style w:type="paragraph" w:styleId="Footer">
    <w:name w:val="footer"/>
    <w:basedOn w:val="Normal"/>
    <w:link w:val="FooterChar"/>
    <w:uiPriority w:val="99"/>
    <w:unhideWhenUsed/>
    <w:rsid w:val="00034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9A8"/>
  </w:style>
  <w:style w:type="character" w:styleId="Hyperlink">
    <w:name w:val="Hyperlink"/>
    <w:basedOn w:val="DefaultParagraphFont"/>
    <w:uiPriority w:val="99"/>
    <w:unhideWhenUsed/>
    <w:rsid w:val="003B6DF8"/>
    <w:rPr>
      <w:color w:val="0563C1" w:themeColor="hyperlink"/>
      <w:u w:val="single"/>
    </w:rPr>
  </w:style>
  <w:style w:type="character" w:customStyle="1" w:styleId="UnresolvedMention">
    <w:name w:val="Unresolved Mention"/>
    <w:basedOn w:val="DefaultParagraphFont"/>
    <w:uiPriority w:val="99"/>
    <w:semiHidden/>
    <w:unhideWhenUsed/>
    <w:rsid w:val="003B6DF8"/>
    <w:rPr>
      <w:color w:val="605E5C"/>
      <w:shd w:val="clear" w:color="auto" w:fill="E1DFDD"/>
    </w:rPr>
  </w:style>
  <w:style w:type="paragraph" w:styleId="ListParagraph">
    <w:name w:val="List Paragraph"/>
    <w:basedOn w:val="Normal"/>
    <w:uiPriority w:val="34"/>
    <w:qFormat/>
    <w:rsid w:val="00C055CA"/>
    <w:pPr>
      <w:ind w:left="720"/>
      <w:contextualSpacing/>
    </w:pPr>
  </w:style>
  <w:style w:type="character" w:styleId="PageNumber">
    <w:name w:val="page number"/>
    <w:basedOn w:val="DefaultParagraphFont"/>
    <w:uiPriority w:val="99"/>
    <w:semiHidden/>
    <w:unhideWhenUsed/>
    <w:rsid w:val="00024F1D"/>
  </w:style>
  <w:style w:type="paragraph" w:styleId="NormalWeb">
    <w:name w:val="Normal (Web)"/>
    <w:basedOn w:val="Normal"/>
    <w:uiPriority w:val="99"/>
    <w:semiHidden/>
    <w:unhideWhenUsed/>
    <w:rsid w:val="00837F4D"/>
    <w:pPr>
      <w:spacing w:before="100" w:beforeAutospacing="1" w:after="100" w:afterAutospacing="1" w:line="240" w:lineRule="auto"/>
    </w:pPr>
    <w:rPr>
      <w:rFonts w:ascii="Times New Roman" w:eastAsia="Times New Roman" w:hAnsi="Times New Roman" w:cs="Times New Roman"/>
      <w:sz w:val="24"/>
      <w:szCs w:val="24"/>
      <w:lang w:val="en-GB" w:eastAsia="en-GB" w:bidi="mr-IN"/>
    </w:rPr>
  </w:style>
  <w:style w:type="paragraph" w:customStyle="1" w:styleId="Default">
    <w:name w:val="Default"/>
    <w:rsid w:val="002E606B"/>
    <w:pPr>
      <w:autoSpaceDE w:val="0"/>
      <w:autoSpaceDN w:val="0"/>
      <w:adjustRightInd w:val="0"/>
      <w:spacing w:after="0" w:line="240" w:lineRule="auto"/>
    </w:pPr>
    <w:rPr>
      <w:rFonts w:ascii="Times New Roman" w:hAnsi="Times New Roman" w:cs="Times New Roman"/>
      <w:color w:val="000000"/>
      <w:sz w:val="24"/>
      <w:szCs w:val="24"/>
      <w:lang w:val="en-GB" w:bidi="m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740121">
      <w:bodyDiv w:val="1"/>
      <w:marLeft w:val="0"/>
      <w:marRight w:val="0"/>
      <w:marTop w:val="0"/>
      <w:marBottom w:val="0"/>
      <w:divBdr>
        <w:top w:val="none" w:sz="0" w:space="0" w:color="auto"/>
        <w:left w:val="none" w:sz="0" w:space="0" w:color="auto"/>
        <w:bottom w:val="none" w:sz="0" w:space="0" w:color="auto"/>
        <w:right w:val="none" w:sz="0" w:space="0" w:color="auto"/>
      </w:divBdr>
      <w:divsChild>
        <w:div w:id="437068933">
          <w:marLeft w:val="0"/>
          <w:marRight w:val="0"/>
          <w:marTop w:val="0"/>
          <w:marBottom w:val="0"/>
          <w:divBdr>
            <w:top w:val="none" w:sz="0" w:space="0" w:color="auto"/>
            <w:left w:val="none" w:sz="0" w:space="0" w:color="auto"/>
            <w:bottom w:val="none" w:sz="0" w:space="0" w:color="auto"/>
            <w:right w:val="none" w:sz="0" w:space="0" w:color="auto"/>
          </w:divBdr>
          <w:divsChild>
            <w:div w:id="1092505736">
              <w:marLeft w:val="0"/>
              <w:marRight w:val="0"/>
              <w:marTop w:val="0"/>
              <w:marBottom w:val="0"/>
              <w:divBdr>
                <w:top w:val="none" w:sz="0" w:space="0" w:color="auto"/>
                <w:left w:val="none" w:sz="0" w:space="0" w:color="auto"/>
                <w:bottom w:val="none" w:sz="0" w:space="0" w:color="auto"/>
                <w:right w:val="none" w:sz="0" w:space="0" w:color="auto"/>
              </w:divBdr>
              <w:divsChild>
                <w:div w:id="111424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571966">
      <w:bodyDiv w:val="1"/>
      <w:marLeft w:val="0"/>
      <w:marRight w:val="0"/>
      <w:marTop w:val="0"/>
      <w:marBottom w:val="0"/>
      <w:divBdr>
        <w:top w:val="none" w:sz="0" w:space="0" w:color="auto"/>
        <w:left w:val="none" w:sz="0" w:space="0" w:color="auto"/>
        <w:bottom w:val="none" w:sz="0" w:space="0" w:color="auto"/>
        <w:right w:val="none" w:sz="0" w:space="0" w:color="auto"/>
      </w:divBdr>
      <w:divsChild>
        <w:div w:id="1539123401">
          <w:marLeft w:val="0"/>
          <w:marRight w:val="0"/>
          <w:marTop w:val="0"/>
          <w:marBottom w:val="0"/>
          <w:divBdr>
            <w:top w:val="none" w:sz="0" w:space="0" w:color="auto"/>
            <w:left w:val="none" w:sz="0" w:space="0" w:color="auto"/>
            <w:bottom w:val="none" w:sz="0" w:space="0" w:color="auto"/>
            <w:right w:val="none" w:sz="0" w:space="0" w:color="auto"/>
          </w:divBdr>
          <w:divsChild>
            <w:div w:id="1371957281">
              <w:marLeft w:val="0"/>
              <w:marRight w:val="0"/>
              <w:marTop w:val="0"/>
              <w:marBottom w:val="0"/>
              <w:divBdr>
                <w:top w:val="none" w:sz="0" w:space="0" w:color="auto"/>
                <w:left w:val="none" w:sz="0" w:space="0" w:color="auto"/>
                <w:bottom w:val="none" w:sz="0" w:space="0" w:color="auto"/>
                <w:right w:val="none" w:sz="0" w:space="0" w:color="auto"/>
              </w:divBdr>
              <w:divsChild>
                <w:div w:id="80458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17900">
      <w:bodyDiv w:val="1"/>
      <w:marLeft w:val="0"/>
      <w:marRight w:val="0"/>
      <w:marTop w:val="0"/>
      <w:marBottom w:val="0"/>
      <w:divBdr>
        <w:top w:val="none" w:sz="0" w:space="0" w:color="auto"/>
        <w:left w:val="none" w:sz="0" w:space="0" w:color="auto"/>
        <w:bottom w:val="none" w:sz="0" w:space="0" w:color="auto"/>
        <w:right w:val="none" w:sz="0" w:space="0" w:color="auto"/>
      </w:divBdr>
      <w:divsChild>
        <w:div w:id="9526565">
          <w:marLeft w:val="0"/>
          <w:marRight w:val="0"/>
          <w:marTop w:val="0"/>
          <w:marBottom w:val="0"/>
          <w:divBdr>
            <w:top w:val="none" w:sz="0" w:space="0" w:color="auto"/>
            <w:left w:val="none" w:sz="0" w:space="0" w:color="auto"/>
            <w:bottom w:val="none" w:sz="0" w:space="0" w:color="auto"/>
            <w:right w:val="none" w:sz="0" w:space="0" w:color="auto"/>
          </w:divBdr>
          <w:divsChild>
            <w:div w:id="410933451">
              <w:marLeft w:val="0"/>
              <w:marRight w:val="0"/>
              <w:marTop w:val="0"/>
              <w:marBottom w:val="0"/>
              <w:divBdr>
                <w:top w:val="none" w:sz="0" w:space="0" w:color="auto"/>
                <w:left w:val="none" w:sz="0" w:space="0" w:color="auto"/>
                <w:bottom w:val="none" w:sz="0" w:space="0" w:color="auto"/>
                <w:right w:val="none" w:sz="0" w:space="0" w:color="auto"/>
              </w:divBdr>
              <w:divsChild>
                <w:div w:id="131433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19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BA1CC92-CB2E-4A3F-8DD2-4BD5C1F44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6</Pages>
  <Words>8758</Words>
  <Characters>4992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919890613308</dc:creator>
  <cp:keywords/>
  <dc:description/>
  <cp:lastModifiedBy>my</cp:lastModifiedBy>
  <cp:revision>41</cp:revision>
  <cp:lastPrinted>2023-07-31T12:03:00Z</cp:lastPrinted>
  <dcterms:created xsi:type="dcterms:W3CDTF">2023-07-14T06:23:00Z</dcterms:created>
  <dcterms:modified xsi:type="dcterms:W3CDTF">2023-08-1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36a51f-14be-324d-ac44-44ccc31db97f</vt:lpwstr>
  </property>
  <property fmtid="{D5CDD505-2E9C-101B-9397-08002B2CF9AE}" pid="24" name="Mendeley Citation Style_1">
    <vt:lpwstr>http://www.zotero.org/styles/ieee</vt:lpwstr>
  </property>
</Properties>
</file>